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eGrid"/>
        <w:tblW w:w="130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2235"/>
        <w:gridCol w:w="5103"/>
        <w:gridCol w:w="1417"/>
        <w:gridCol w:w="2977"/>
        <w:gridCol w:w="1276"/>
      </w:tblGrid>
      <w:tr w:rsidR="00C62A10" w:rsidRPr="002408D3" w:rsidTr="00ED63D7">
        <w:tc>
          <w:tcPr>
            <w:tcW w:w="13008" w:type="dxa"/>
            <w:gridSpan w:val="5"/>
            <w:tcBorders>
              <w:bottom w:val="single" w:sz="18" w:space="0" w:color="auto"/>
            </w:tcBorders>
            <w:vAlign w:val="center"/>
          </w:tcPr>
          <w:p w:rsidR="00ED63D7" w:rsidRPr="002408D3" w:rsidRDefault="00C62A10" w:rsidP="00E75ACC">
            <w:pPr>
              <w:rPr>
                <w:rFonts w:cs="Times New Roman"/>
                <w:b/>
                <w:sz w:val="20"/>
              </w:rPr>
            </w:pPr>
            <w:r w:rsidRPr="00745F62">
              <w:rPr>
                <w:rFonts w:cs="Times New Roman"/>
                <w:b/>
              </w:rPr>
              <w:t xml:space="preserve">Table S1: </w:t>
            </w:r>
            <w:r>
              <w:rPr>
                <w:rFonts w:cs="Times New Roman"/>
                <w:b/>
              </w:rPr>
              <w:t>B</w:t>
            </w:r>
            <w:r w:rsidRPr="00745F62">
              <w:rPr>
                <w:rFonts w:cs="Times New Roman"/>
                <w:b/>
              </w:rPr>
              <w:t xml:space="preserve">acterial 16S </w:t>
            </w:r>
            <w:proofErr w:type="spellStart"/>
            <w:r w:rsidRPr="00745F62">
              <w:rPr>
                <w:rFonts w:cs="Times New Roman"/>
                <w:b/>
              </w:rPr>
              <w:t>r</w:t>
            </w:r>
            <w:r w:rsidR="00E75ACC">
              <w:rPr>
                <w:rFonts w:cs="Times New Roman"/>
                <w:b/>
              </w:rPr>
              <w:t>R</w:t>
            </w:r>
            <w:r w:rsidRPr="00745F62">
              <w:rPr>
                <w:rFonts w:cs="Times New Roman"/>
                <w:b/>
              </w:rPr>
              <w:t>NA</w:t>
            </w:r>
            <w:proofErr w:type="spellEnd"/>
            <w:r w:rsidRPr="00745F62">
              <w:rPr>
                <w:rFonts w:cs="Times New Roman"/>
                <w:b/>
              </w:rPr>
              <w:t xml:space="preserve"> </w:t>
            </w:r>
            <w:r w:rsidR="00E75ACC">
              <w:rPr>
                <w:rFonts w:cs="Times New Roman"/>
                <w:b/>
              </w:rPr>
              <w:t xml:space="preserve">gene </w:t>
            </w:r>
            <w:r w:rsidRPr="00745F62">
              <w:rPr>
                <w:rFonts w:cs="Times New Roman"/>
                <w:b/>
              </w:rPr>
              <w:t>sequences isolated from algae (excluding BLAST hits)</w:t>
            </w:r>
            <w:r>
              <w:rPr>
                <w:rFonts w:cs="Times New Roman"/>
                <w:b/>
              </w:rPr>
              <w:t xml:space="preserve"> included in the </w:t>
            </w:r>
            <w:proofErr w:type="spellStart"/>
            <w:r>
              <w:rPr>
                <w:rFonts w:cs="Times New Roman"/>
                <w:b/>
              </w:rPr>
              <w:t>phylogenetic</w:t>
            </w:r>
            <w:proofErr w:type="spellEnd"/>
            <w:r>
              <w:rPr>
                <w:rFonts w:cs="Times New Roman"/>
                <w:b/>
              </w:rPr>
              <w:t xml:space="preserve"> analysis</w:t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:rsidR="00C62A10" w:rsidRPr="002408D3" w:rsidRDefault="00C62A10" w:rsidP="00BA2B5D">
            <w:pPr>
              <w:rPr>
                <w:rFonts w:cs="Times New Roman"/>
                <w:b/>
                <w:sz w:val="20"/>
              </w:rPr>
            </w:pPr>
            <w:r w:rsidRPr="002408D3">
              <w:rPr>
                <w:rFonts w:cs="Times New Roman"/>
                <w:b/>
                <w:sz w:val="20"/>
              </w:rPr>
              <w:t>Higher taxonomic ranks</w:t>
            </w:r>
          </w:p>
        </w:tc>
        <w:tc>
          <w:tcPr>
            <w:tcW w:w="5103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:rsidR="00C62A10" w:rsidRPr="002408D3" w:rsidRDefault="00C62A10" w:rsidP="00BA2B5D">
            <w:pPr>
              <w:rPr>
                <w:rFonts w:cs="Times New Roman"/>
                <w:b/>
                <w:sz w:val="20"/>
              </w:rPr>
            </w:pPr>
            <w:proofErr w:type="spellStart"/>
            <w:r w:rsidRPr="002408D3">
              <w:rPr>
                <w:rFonts w:cs="Times New Roman"/>
                <w:b/>
                <w:sz w:val="20"/>
              </w:rPr>
              <w:t>Taxon</w:t>
            </w:r>
            <w:proofErr w:type="spellEnd"/>
            <w:r w:rsidRPr="002408D3">
              <w:rPr>
                <w:rFonts w:cs="Times New Roman"/>
                <w:b/>
                <w:sz w:val="20"/>
              </w:rPr>
              <w:t xml:space="preserve"> label</w:t>
            </w:r>
          </w:p>
        </w:tc>
        <w:tc>
          <w:tcPr>
            <w:tcW w:w="1417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:rsidR="00C62A10" w:rsidRPr="002408D3" w:rsidRDefault="00C62A10" w:rsidP="00BA2B5D">
            <w:pPr>
              <w:rPr>
                <w:rFonts w:cs="Times New Roman"/>
                <w:b/>
                <w:sz w:val="20"/>
              </w:rPr>
            </w:pPr>
            <w:r w:rsidRPr="002408D3">
              <w:rPr>
                <w:rFonts w:cs="Times New Roman"/>
                <w:b/>
                <w:sz w:val="20"/>
              </w:rPr>
              <w:t xml:space="preserve">Accession no. </w:t>
            </w:r>
          </w:p>
        </w:tc>
        <w:tc>
          <w:tcPr>
            <w:tcW w:w="2977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:rsidR="00C62A10" w:rsidRPr="002408D3" w:rsidRDefault="00C62A10" w:rsidP="00BA2B5D">
            <w:pPr>
              <w:rPr>
                <w:rFonts w:cs="Times New Roman"/>
                <w:b/>
                <w:sz w:val="20"/>
              </w:rPr>
            </w:pPr>
            <w:r w:rsidRPr="002408D3">
              <w:rPr>
                <w:rFonts w:cs="Times New Roman"/>
                <w:b/>
                <w:sz w:val="20"/>
              </w:rPr>
              <w:t>Isolation source</w:t>
            </w:r>
          </w:p>
        </w:tc>
        <w:tc>
          <w:tcPr>
            <w:tcW w:w="1276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:rsidR="00C62A10" w:rsidRPr="002408D3" w:rsidRDefault="00C62A10" w:rsidP="00BA2B5D">
            <w:pPr>
              <w:rPr>
                <w:rFonts w:cs="Times New Roman"/>
                <w:b/>
                <w:sz w:val="20"/>
              </w:rPr>
            </w:pPr>
            <w:r w:rsidRPr="002408D3">
              <w:rPr>
                <w:rFonts w:cs="Times New Roman"/>
                <w:b/>
                <w:sz w:val="20"/>
              </w:rPr>
              <w:t>Reference</w:t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 w:val="restart"/>
            <w:tcBorders>
              <w:top w:val="single" w:sz="18" w:space="0" w:color="auto"/>
            </w:tcBorders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Bacteroides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</w:t>
            </w:r>
          </w:p>
        </w:tc>
        <w:tc>
          <w:tcPr>
            <w:tcW w:w="5103" w:type="dxa"/>
            <w:tcBorders>
              <w:top w:val="single" w:sz="18" w:space="0" w:color="auto"/>
            </w:tcBorders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Bacteroidetes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bacterium D295</w:t>
            </w:r>
          </w:p>
        </w:tc>
        <w:tc>
          <w:tcPr>
            <w:tcW w:w="1417" w:type="dxa"/>
            <w:tcBorders>
              <w:top w:val="single" w:sz="18" w:space="0" w:color="auto"/>
            </w:tcBorders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FJ440982</w:t>
            </w:r>
          </w:p>
        </w:tc>
        <w:tc>
          <w:tcPr>
            <w:tcW w:w="2977" w:type="dxa"/>
            <w:tcBorders>
              <w:top w:val="single" w:sz="18" w:space="0" w:color="auto"/>
            </w:tcBorders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DF1767">
              <w:rPr>
                <w:rFonts w:cs="Times New Roman"/>
                <w:i/>
                <w:sz w:val="20"/>
              </w:rPr>
              <w:t>Delisea</w:t>
            </w:r>
            <w:proofErr w:type="spellEnd"/>
            <w:r w:rsidRPr="00DF1767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DF1767">
              <w:rPr>
                <w:rFonts w:cs="Times New Roman"/>
                <w:i/>
                <w:sz w:val="20"/>
              </w:rPr>
              <w:t>pulchra</w:t>
            </w:r>
            <w:proofErr w:type="spellEnd"/>
          </w:p>
        </w:tc>
        <w:tc>
          <w:tcPr>
            <w:tcW w:w="1276" w:type="dxa"/>
            <w:tcBorders>
              <w:top w:val="single" w:sz="18" w:space="0" w:color="auto"/>
            </w:tcBorders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QZW5lc3lhbjwvQXV0aG9yPjxZZWFyPjIwMDk8L1llYXI+
PFJlY051bT44PC9SZWNOdW0+PERpc3BsYXlUZXh0PlsxXTwvRGlzcGxheVRleHQ+PHJlY29yZD48
cmVjLW51bWJlcj44PC9yZWMtbnVtYmVyPjxmb3JlaWduLWtleXM+PGtleSBhcHA9IkVOIiBkYi1p
ZD0icGEyNWEwdHQ0ZnhlczRldjVyOHB6eHJudHJkcmVmMGY1dmV6Ij44PC9rZXk+PC9mb3JlaWdu
LWtleXM+PHJlZi10eXBlIG5hbWU9IkpvdXJuYWwgQXJ0aWNsZSI+MTc8L3JlZi10eXBlPjxjb250
cmlidXRvcnM+PGF1dGhvcnM+PGF1dGhvcj5QZW5lc3lhbiwgQS48L2F1dGhvcj48YXV0aG9yPk1h
cnNoYWxsLUpvbmVzLCBaLjwvYXV0aG9yPjxhdXRob3I+SG9sbXN0cm9tLCBDLjwvYXV0aG9yPjxh
dXRob3I+S2plbGxlYmVyZywgUy48L2F1dGhvcj48YXV0aG9yPkVnYW4sIFMuPC9hdXRob3I+PC9h
dXRob3JzPjwvY29udHJpYnV0b3JzPjxhdXRoLWFkZHJlc3M+W1BlbmVzeWFuLCBBbmFoaXQ7IEhv
bG1zdHJvbSwgQ2Fyb2xhOyBLamVsbGViZXJnLCBTdGFmZmFuOyBFZ2FuLCBTdWhlbGVuXSBVbml2
IE5ldyBTIFdhbGVzLCBTY2ggQmlvdGVjaG5vbCAmYW1wOyBCaW9tb2wgU2NpLCBDdHIgTWFyaW5l
IEJpb2lubm92YXQsIFN5ZG5leSwgTlNXIDIwNTIsIEF1c3RyYWxpYS4gW01hcnNoYWxsLUpvbmVz
LCBab2VdIFdhbHRoYW0gV29sZHMsIFdhbHRoYW0gQ3RyIFBldCBOdXRyLCBNZWx0b24gTW93YnJh
eSwgTGVpY3MsIEVuZ2xhbmQuJiN4RDtLamVsbGViZXJnLCBTLCBVbml2IE5ldyBTIFdhbGVzLCBT
Y2ggQmlvdGVjaG5vbCAmYW1wOyBCaW9tb2wgU2NpLCBDdHIgTWFyaW5lIEJpb2lubm92YXQsIFN5
ZG5leSwgTlNXIDIwNTIsIEF1c3RyYWxpYS4mI3hEO3Mua2plbGxlYmVyZ0B1bnN3LmVkdS5hdTwv
YXV0aC1hZGRyZXNzPjx0aXRsZXM+PHRpdGxlPkFudGltaWNyb2JpYWwgYWN0aXZpdHkgb2JzZXJ2
ZWQgYW1vbmcgY3VsdHVyZWQgbWFyaW5lIGVwaXBoeXRpYyBiYWN0ZXJpYSByZWZsZWN0cyB0aGVp
ciBwb3RlbnRpYWwgYXMgYSBzb3VyY2Ugb2YgbmV3IGRydWdzPC90aXRsZT48c2Vjb25kYXJ5LXRp
dGxlPkZFTVMgTWljcm9iaW9sb2d5IEVjb2xvZ3k8L3NlY29uZGFyeS10aXRsZT48YWx0LXRpdGxl
PkZFTVMgTWljcm9iaW9sLiBFY29sLjwvYWx0LXRpdGxlPjwvdGl0bGVzPjxwZXJpb2RpY2FsPjxm
dWxsLXRpdGxlPkZFTVMgTWljcm9iaW9sb2d5IEVjb2xvZ3k8L2Z1bGwtdGl0bGU+PGFiYnItMT5G
RU1TIE1pY3JvYmlvbC4gRWNvbC48L2FiYnItMT48YWJici0yPkZFTVMgTWljcm9iaW9sIEVjb2w8
L2FiYnItMj48L3BlcmlvZGljYWw+PGFsdC1wZXJpb2RpY2FsPjxmdWxsLXRpdGxlPkZFTVMgTWlj
cm9iaW9sb2d5IEVjb2xvZ3k8L2Z1bGwtdGl0bGU+PGFiYnItMT5GRU1TIE1pY3JvYmlvbC4gRWNv
bC48L2FiYnItMT48YWJici0yPkZFTVMgTWljcm9iaW9sIEVjb2w8L2FiYnItMj48L2FsdC1wZXJp
b2RpY2FsPjxwYWdlcz4xMTMtMTI0PC9wYWdlcz48dm9sdW1lPjY5PC92b2x1bWU+PG51bWJlcj4x
PC9udW1iZXI+PGtleXdvcmRzPjxrZXl3b3JkPmFudGltaWNyb2JpYWwtcHJvZHVjaW5nIGJhY3Rl
cmlhPC9rZXl3b3JkPjxrZXl3b3JkPkRlbGlzZWEgcHVsY2hyYTwva2V5d29yZD48a2V5d29yZD5V
bHZhIGF1c3RyYWxpczwva2V5d29yZD48a2V5d29yZD5lcGliaW9udHM8L2tleXdvcmQ+PGtleXdv
cmQ+cGh5bG9nZW5ldGljIGRpdmVyc2l0eTwva2V5d29yZD48a2V5d29yZD5zcG9uZ2UgcmhvcGFs
b2VpZGVzLW9kb3JhYmlsZTwva2V5d29yZD48a2V5d29yZD5jb3JhbCBvY3VsaW5hLXBhdGFnb25p
Y2E8L2tleXdvcmQ+PGtleXdvcmQ+dWx2YS1wZXJ0dXNhPC9rZXl3b3JkPjxrZXl3b3JkPmNobG9y
b3BoeXRhPC9rZXl3b3JkPjxrZXl3b3JkPmVudmlyb25tZW50YWwgZG5hPC9rZXl3b3JkPjxrZXl3
b3JkPmVzY2hlcmljaGlhLWNvbGk8L2tleXdvcmQ+PGtleXdvcmQ+cGh5bG9nZW5ldGljPC9rZXl3
b3JkPjxrZXl3b3JkPmRpdmVyc2l0eTwva2V5d29yZD48a2V5d29yZD5hbHBoYS1wcm90ZW9iYWN0
ZXJpdW08L2tleXdvcmQ+PGtleXdvcmQ+bWVkaXRlcnJhbmVhbiBzcG9uZ2VzPC9rZXl3b3JkPjxr
ZXl3b3JkPmFudGliaW90aWM8L2tleXdvcmQ+PGtleXdvcmQ+cHJvZHVjdGlvbjwva2V5d29yZD48
a2V5d29yZD50aGVvbmVsbGEtc3dpbmhvZWk8L2tleXdvcmQ+PC9rZXl3b3Jkcz48ZGF0ZXM+PHll
YXI+MjAwOTwveWVhcj48cHViLWRhdGVzPjxkYXRlPkp1bDwvZGF0ZT48L3B1Yi1kYXRlcz48L2Rh
dGVzPjxpc2JuPjAxNjgtNjQ5NjwvaXNibj48YWNjZXNzaW9uLW51bT5JU0k6MDAwMjY2NjM3MjAw
MDExPC9hY2Nlc3Npb24tbnVtPjx3b3JrLXR5cGU+UmV2aWV3PC93b3JrLXR5cGU+PHVybHM+PHJl
bGF0ZWQtdXJscz48dXJsPiZsdDtHbyB0byBJU0kmZ3Q7Oi8vMDAwMjY2NjM3MjAwMDExPC91cmw+
PC9yZWxhdGVkLXVybHM+PC91cmxzPjxlbGVjdHJvbmljLXJlc291cmNlLW51bT4xMC4xMTExL2ou
MTU3NC02OTQxLjIwMDkuMDA2ODgueDwvZWxlY3Ryb25pYy1yZXNvdXJjZS1udW0+PGxhbmd1YWdl
PkVuZ2xpc2g8L2xhbmd1YWdlPjwvcmVjb3JkPjwvQ2l0ZT48L0VuZE5vdGU+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QZW5lc3lhbjwvQXV0aG9yPjxZZWFyPjIwMDk8L1llYXI+
PFJlY051bT44PC9SZWNOdW0+PERpc3BsYXlUZXh0PlsxXTwvRGlzcGxheVRleHQ+PHJlY29yZD48
cmVjLW51bWJlcj44PC9yZWMtbnVtYmVyPjxmb3JlaWduLWtleXM+PGtleSBhcHA9IkVOIiBkYi1p
ZD0icGEyNWEwdHQ0ZnhlczRldjVyOHB6eHJudHJkcmVmMGY1dmV6Ij44PC9rZXk+PC9mb3JlaWdu
LWtleXM+PHJlZi10eXBlIG5hbWU9IkpvdXJuYWwgQXJ0aWNsZSI+MTc8L3JlZi10eXBlPjxjb250
cmlidXRvcnM+PGF1dGhvcnM+PGF1dGhvcj5QZW5lc3lhbiwgQS48L2F1dGhvcj48YXV0aG9yPk1h
cnNoYWxsLUpvbmVzLCBaLjwvYXV0aG9yPjxhdXRob3I+SG9sbXN0cm9tLCBDLjwvYXV0aG9yPjxh
dXRob3I+S2plbGxlYmVyZywgUy48L2F1dGhvcj48YXV0aG9yPkVnYW4sIFMuPC9hdXRob3I+PC9h
dXRob3JzPjwvY29udHJpYnV0b3JzPjxhdXRoLWFkZHJlc3M+W1BlbmVzeWFuLCBBbmFoaXQ7IEhv
bG1zdHJvbSwgQ2Fyb2xhOyBLamVsbGViZXJnLCBTdGFmZmFuOyBFZ2FuLCBTdWhlbGVuXSBVbml2
IE5ldyBTIFdhbGVzLCBTY2ggQmlvdGVjaG5vbCAmYW1wOyBCaW9tb2wgU2NpLCBDdHIgTWFyaW5l
IEJpb2lubm92YXQsIFN5ZG5leSwgTlNXIDIwNTIsIEF1c3RyYWxpYS4gW01hcnNoYWxsLUpvbmVz
LCBab2VdIFdhbHRoYW0gV29sZHMsIFdhbHRoYW0gQ3RyIFBldCBOdXRyLCBNZWx0b24gTW93YnJh
eSwgTGVpY3MsIEVuZ2xhbmQuJiN4RDtLamVsbGViZXJnLCBTLCBVbml2IE5ldyBTIFdhbGVzLCBT
Y2ggQmlvdGVjaG5vbCAmYW1wOyBCaW9tb2wgU2NpLCBDdHIgTWFyaW5lIEJpb2lubm92YXQsIFN5
ZG5leSwgTlNXIDIwNTIsIEF1c3RyYWxpYS4mI3hEO3Mua2plbGxlYmVyZ0B1bnN3LmVkdS5hdTwv
YXV0aC1hZGRyZXNzPjx0aXRsZXM+PHRpdGxlPkFudGltaWNyb2JpYWwgYWN0aXZpdHkgb2JzZXJ2
ZWQgYW1vbmcgY3VsdHVyZWQgbWFyaW5lIGVwaXBoeXRpYyBiYWN0ZXJpYSByZWZsZWN0cyB0aGVp
ciBwb3RlbnRpYWwgYXMgYSBzb3VyY2Ugb2YgbmV3IGRydWdzPC90aXRsZT48c2Vjb25kYXJ5LXRp
dGxlPkZFTVMgTWljcm9iaW9sb2d5IEVjb2xvZ3k8L3NlY29uZGFyeS10aXRsZT48YWx0LXRpdGxl
PkZFTVMgTWljcm9iaW9sLiBFY29sLjwvYWx0LXRpdGxlPjwvdGl0bGVzPjxwZXJpb2RpY2FsPjxm
dWxsLXRpdGxlPkZFTVMgTWljcm9iaW9sb2d5IEVjb2xvZ3k8L2Z1bGwtdGl0bGU+PGFiYnItMT5G
RU1TIE1pY3JvYmlvbC4gRWNvbC48L2FiYnItMT48YWJici0yPkZFTVMgTWljcm9iaW9sIEVjb2w8
L2FiYnItMj48L3BlcmlvZGljYWw+PGFsdC1wZXJpb2RpY2FsPjxmdWxsLXRpdGxlPkZFTVMgTWlj
cm9iaW9sb2d5IEVjb2xvZ3k8L2Z1bGwtdGl0bGU+PGFiYnItMT5GRU1TIE1pY3JvYmlvbC4gRWNv
bC48L2FiYnItMT48YWJici0yPkZFTVMgTWljcm9iaW9sIEVjb2w8L2FiYnItMj48L2FsdC1wZXJp
b2RpY2FsPjxwYWdlcz4xMTMtMTI0PC9wYWdlcz48dm9sdW1lPjY5PC92b2x1bWU+PG51bWJlcj4x
PC9udW1iZXI+PGtleXdvcmRzPjxrZXl3b3JkPmFudGltaWNyb2JpYWwtcHJvZHVjaW5nIGJhY3Rl
cmlhPC9rZXl3b3JkPjxrZXl3b3JkPkRlbGlzZWEgcHVsY2hyYTwva2V5d29yZD48a2V5d29yZD5V
bHZhIGF1c3RyYWxpczwva2V5d29yZD48a2V5d29yZD5lcGliaW9udHM8L2tleXdvcmQ+PGtleXdv
cmQ+cGh5bG9nZW5ldGljIGRpdmVyc2l0eTwva2V5d29yZD48a2V5d29yZD5zcG9uZ2UgcmhvcGFs
b2VpZGVzLW9kb3JhYmlsZTwva2V5d29yZD48a2V5d29yZD5jb3JhbCBvY3VsaW5hLXBhdGFnb25p
Y2E8L2tleXdvcmQ+PGtleXdvcmQ+dWx2YS1wZXJ0dXNhPC9rZXl3b3JkPjxrZXl3b3JkPmNobG9y
b3BoeXRhPC9rZXl3b3JkPjxrZXl3b3JkPmVudmlyb25tZW50YWwgZG5hPC9rZXl3b3JkPjxrZXl3
b3JkPmVzY2hlcmljaGlhLWNvbGk8L2tleXdvcmQ+PGtleXdvcmQ+cGh5bG9nZW5ldGljPC9rZXl3
b3JkPjxrZXl3b3JkPmRpdmVyc2l0eTwva2V5d29yZD48a2V5d29yZD5hbHBoYS1wcm90ZW9iYWN0
ZXJpdW08L2tleXdvcmQ+PGtleXdvcmQ+bWVkaXRlcnJhbmVhbiBzcG9uZ2VzPC9rZXl3b3JkPjxr
ZXl3b3JkPmFudGliaW90aWM8L2tleXdvcmQ+PGtleXdvcmQ+cHJvZHVjdGlvbjwva2V5d29yZD48
a2V5d29yZD50aGVvbmVsbGEtc3dpbmhvZWk8L2tleXdvcmQ+PC9rZXl3b3Jkcz48ZGF0ZXM+PHll
YXI+MjAwOTwveWVhcj48cHViLWRhdGVzPjxkYXRlPkp1bDwvZGF0ZT48L3B1Yi1kYXRlcz48L2Rh
dGVzPjxpc2JuPjAxNjgtNjQ5NjwvaXNibj48YWNjZXNzaW9uLW51bT5JU0k6MDAwMjY2NjM3MjAw
MDExPC9hY2Nlc3Npb24tbnVtPjx3b3JrLXR5cGU+UmV2aWV3PC93b3JrLXR5cGU+PHVybHM+PHJl
bGF0ZWQtdXJscz48dXJsPiZsdDtHbyB0byBJU0kmZ3Q7Oi8vMDAwMjY2NjM3MjAwMDExPC91cmw+
PC9yZWxhdGVkLXVybHM+PC91cmxzPjxlbGVjdHJvbmljLXJlc291cmNlLW51bT4xMC4xMTExL2ou
MTU3NC02OTQxLjIwMDkuMDA2ODgueDwvZWxlY3Ryb25pYy1yZXNvdXJjZS1udW0+PGxhbmd1YWdl
PkVuZ2xpc2g8L2xhbmd1YWdlPjwvcmVjb3JkPjwvQ2l0ZT48L0VuZE5vdGU+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1" w:tooltip="Penesyan, 2009 #8" w:history="1">
              <w:r w:rsidR="00E75ACC">
                <w:rPr>
                  <w:rFonts w:cs="Times New Roman"/>
                  <w:noProof/>
                  <w:sz w:val="20"/>
                </w:rPr>
                <w:t>1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Bacteroidetes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bacterium LD83 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AM913945</w:t>
            </w:r>
          </w:p>
        </w:tc>
        <w:tc>
          <w:tcPr>
            <w:tcW w:w="2977" w:type="dxa"/>
          </w:tcPr>
          <w:p w:rsidR="00C62A10" w:rsidRPr="002408D3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 w:rsidRPr="002408D3">
              <w:rPr>
                <w:rFonts w:cs="Times New Roman"/>
                <w:i/>
                <w:sz w:val="20"/>
              </w:rPr>
              <w:t>Saccharina</w:t>
            </w:r>
            <w:proofErr w:type="spellEnd"/>
            <w:r w:rsidRPr="002408D3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>
              <w:rPr>
                <w:rFonts w:cs="Times New Roman"/>
                <w:i/>
                <w:sz w:val="20"/>
              </w:rPr>
              <w:t>l</w:t>
            </w:r>
            <w:r w:rsidRPr="002408D3">
              <w:rPr>
                <w:rFonts w:cs="Times New Roman"/>
                <w:i/>
                <w:sz w:val="20"/>
              </w:rPr>
              <w:t>atissima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XaWVzZTwvQXV0aG9yPjxZZWFyPjIwMDk8L1llYXI+PFJl
Y051bT40OTwvUmVjTnVtPjxEaXNwbGF5VGV4dD5bMl08L0Rpc3BsYXlUZXh0PjxyZWNvcmQ+PHJl
Yy1udW1iZXI+NDk8L3JlYy1udW1iZXI+PGZvcmVpZ24ta2V5cz48a2V5IGFwcD0iRU4iIGRiLWlk
PSJwYTI1YTB0dDRmeGVzNGV2NXI4cHp4cm50cmRyZWYwZjV2ZXoiPjQ5PC9rZXk+PC9mb3JlaWdu
LWtleXM+PHJlZi10eXBlIG5hbWU9IkpvdXJuYWwgQXJ0aWNsZSI+MTc8L3JlZi10eXBlPjxjb250
cmlidXRvcnM+PGF1dGhvcnM+PGF1dGhvcj5XaWVzZSwgSi48L2F1dGhvcj48YXV0aG9yPlRoaWVs
LCBWLjwvYXV0aG9yPjxhdXRob3I+TmFnZWwsIEsuPC9hdXRob3I+PGF1dGhvcj5TdGF1ZmVuYmVy
Z2VyLCBULjwvYXV0aG9yPjxhdXRob3I+SW1ob2ZmLCBKLiBGLjwvYXV0aG9yPjwvYXV0aG9ycz48
L2NvbnRyaWJ1dG9ycz48YXV0aC1hZGRyZXNzPltXaWVzZSwgSnV0dGE7IFRoaWVsLCBWZXJhOyBO
YWdlbCwgS2Vyc3RpbjsgU3RhdWZlbmJlcmdlciwgVGltOyBJbWhvZmYsIEpvaGFubmVzIEYuXSBM
ZWlibml6IEluc3QgTWVlcmVzd2lzc2Vuc2NoIElGTSBHRU9NQVIsIEQtMjQxMDUgS2llbCwgR2Vy
bWFueS4mI3hEO0ltaG9mZiwgSkYsIExlaWJuaXogSW5zdCBNZWVyZXN3aXNzZW5zY2ggSUZNIEdF
T01BUiwgRHVzdGVybmJyb29rZXIgV2VnIDIwLCBELTI0MTA1IEtpZWwsIEdlcm1hbnkuJiN4RDtq
aW1ob2ZmQGlmbS1nZW9tYXIuZGU8L2F1dGgtYWRkcmVzcz48dGl0bGVzPjx0aXRsZT48c3R5bGUg
ZmFjZT0ibm9ybWFsIiBmb250PSJkZWZhdWx0IiBzaXplPSIxMDAlIj5EaXZlcnNpdHkgb2YgYW50
aWJpb3RpYy1hY3RpdmUgYmFjdGVyaWEgYXNzb2NpYXRlZCB3aXRoIHRoZSBicm93biBhbGdhPC9z
dHlsZT48c3R5bGUgZmFjZT0iaXRhbGljIiBmb250PSJkZWZhdWx0IiBzaXplPSIxMDAlIj4gTGFt
aW5hcmlhIHNhY2NoYXJpbmE8L3N0eWxlPjxzdHlsZSBmYWNlPSJub3JtYWwiIGZvbnQ9ImRlZmF1
bHQiIHNpemU9IjEwMCUiPiBmcm9tIHRoZSBCYWx0aWMgU2VhPC9zdHlsZT48L3RpdGxlPjxzZWNv
bmRhcnktdGl0bGU+TWFyaW5lIEJpb3RlY2hub2xvZ3k8L3NlY29uZGFyeS10aXRsZT48YWx0LXRp
dGxlPk1hci4gQmlvdGVjaG5vbC48L2FsdC10aXRsZT48L3RpdGxlcz48cGVyaW9kaWNhbD48ZnVs
bC10aXRsZT5NYXJpbmUgQmlvdGVjaG5vbG9neTwvZnVsbC10aXRsZT48YWJici0xPk1hci4gQmlv
dGVjaG5vbC48L2FiYnItMT48YWJici0yPk1hciBCaW90ZWNobm9sPC9hYmJyLTI+PC9wZXJpb2Rp
Y2FsPjxhbHQtcGVyaW9kaWNhbD48ZnVsbC10aXRsZT5NYXJpbmUgQmlvdGVjaG5vbG9neTwvZnVs
bC10aXRsZT48YWJici0xPk1hci4gQmlvdGVjaG5vbC48L2FiYnItMT48YWJici0yPk1hciBCaW90
ZWNobm9sPC9hYmJyLTI+PC9hbHQtcGVyaW9kaWNhbD48cGFnZXM+Mjg3LTMwMDwvcGFnZXM+PHZv
bHVtZT4xMTwvdm9sdW1lPjxudW1iZXI+MjwvbnVtYmVyPjxrZXl3b3Jkcz48a2V5d29yZD5MYW1p
bmFyaWEgc2FjY2hhcmluYTwva2V5d29yZD48a2V5d29yZD5BbGdhLWFzc29jaWF0ZWQgYmFjdGVy
aWE8L2tleXdvcmQ+PGtleXdvcmQ+SXNvbGF0aW9uPC9rZXl3b3JkPjxrZXl3b3JkPlBoeWxvZ2Vu
eTwva2V5d29yZD48a2V5d29yZD5Ob3ZlbCB0YXhhPC9rZXl3b3JkPjxrZXl3b3JkPkFudGltaWNy
b2JpYWwgYWN0aXZpdHk8L2tleXdvcmQ+PGtleXdvcmQ+bWFyaW5lIGJhY3Rlcml1bTwva2V5d29y
ZD48a2V5d29yZD5tYXhpbXVtLWxpa2VsaWhvb2Q8L2tleXdvcmQ+PGtleXdvcmQ+YW50aW1pY3Jv
YmlhbCBhY3Rpdml0aWVzPC9rZXl3b3JkPjxrZXl3b3JkPmFsdGVyb21vbmFzIHNwPC9rZXl3b3Jk
PjxrZXl3b3JkPmRuYS1zZXF1ZW5jZXM8L2tleXdvcmQ+PGtleXdvcmQ+bWV0YWJvbGl0ZXM8L2tl
eXdvcmQ+PGtleXdvcmQ+ZGlzY292ZXJ5PC9rZXl3b3JkPjxrZXl3b3JkPmphcG9uaWNhPC9rZXl3
b3JkPjxrZXl3b3JkPnByb3RlaW48L2tleXdvcmQ+PGtleXdvcmQ+c3BvbmdlPC9rZXl3b3JkPjwv
a2V5d29yZHM+PGRhdGVzPjx5ZWFyPjIwMDk8L3llYXI+PHB1Yi1kYXRlcz48ZGF0ZT5BcHI8L2Rh
dGU+PC9wdWItZGF0ZXM+PC9kYXRlcz48aXNibj4xNDM2LTIyMjg8L2lzYm4+PGFjY2Vzc2lvbi1u
dW0+SVNJOjAwMDI2NDcwMjAwMDAxNDwvYWNjZXNzaW9uLW51bT48d29yay10eXBlPkFydGljbGU8
L3dvcmstdHlwZT48dXJscz48cmVsYXRlZC11cmxzPjx1cmw+Jmx0O0dvIHRvIElTSSZndDs6Ly8w
MDAyNjQ3MDIwMDAwMTQ8L3VybD48L3JlbGF0ZWQtdXJscz48L3VybHM+PGVsZWN0cm9uaWMtcmVz
b3VyY2UtbnVtPjEwLjEwMDcvczEwMTI2LTAwOC05MTQzLTQ8L2VsZWN0cm9uaWMtcmVzb3VyY2Ut
bnVtPjxsYW5ndWFnZT5FbmdsaXNoPC9sYW5ndWFnZT48L3JlY29yZD48L0NpdGU+PC9FbmROb3Rl
Pn=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XaWVzZTwvQXV0aG9yPjxZZWFyPjIwMDk8L1llYXI+PFJl
Y051bT40OTwvUmVjTnVtPjxEaXNwbGF5VGV4dD5bMl08L0Rpc3BsYXlUZXh0PjxyZWNvcmQ+PHJl
Yy1udW1iZXI+NDk8L3JlYy1udW1iZXI+PGZvcmVpZ24ta2V5cz48a2V5IGFwcD0iRU4iIGRiLWlk
PSJwYTI1YTB0dDRmeGVzNGV2NXI4cHp4cm50cmRyZWYwZjV2ZXoiPjQ5PC9rZXk+PC9mb3JlaWdu
LWtleXM+PHJlZi10eXBlIG5hbWU9IkpvdXJuYWwgQXJ0aWNsZSI+MTc8L3JlZi10eXBlPjxjb250
cmlidXRvcnM+PGF1dGhvcnM+PGF1dGhvcj5XaWVzZSwgSi48L2F1dGhvcj48YXV0aG9yPlRoaWVs
LCBWLjwvYXV0aG9yPjxhdXRob3I+TmFnZWwsIEsuPC9hdXRob3I+PGF1dGhvcj5TdGF1ZmVuYmVy
Z2VyLCBULjwvYXV0aG9yPjxhdXRob3I+SW1ob2ZmLCBKLiBGLjwvYXV0aG9yPjwvYXV0aG9ycz48
L2NvbnRyaWJ1dG9ycz48YXV0aC1hZGRyZXNzPltXaWVzZSwgSnV0dGE7IFRoaWVsLCBWZXJhOyBO
YWdlbCwgS2Vyc3RpbjsgU3RhdWZlbmJlcmdlciwgVGltOyBJbWhvZmYsIEpvaGFubmVzIEYuXSBM
ZWlibml6IEluc3QgTWVlcmVzd2lzc2Vuc2NoIElGTSBHRU9NQVIsIEQtMjQxMDUgS2llbCwgR2Vy
bWFueS4mI3hEO0ltaG9mZiwgSkYsIExlaWJuaXogSW5zdCBNZWVyZXN3aXNzZW5zY2ggSUZNIEdF
T01BUiwgRHVzdGVybmJyb29rZXIgV2VnIDIwLCBELTI0MTA1IEtpZWwsIEdlcm1hbnkuJiN4RDtq
aW1ob2ZmQGlmbS1nZW9tYXIuZGU8L2F1dGgtYWRkcmVzcz48dGl0bGVzPjx0aXRsZT48c3R5bGUg
ZmFjZT0ibm9ybWFsIiBmb250PSJkZWZhdWx0IiBzaXplPSIxMDAlIj5EaXZlcnNpdHkgb2YgYW50
aWJpb3RpYy1hY3RpdmUgYmFjdGVyaWEgYXNzb2NpYXRlZCB3aXRoIHRoZSBicm93biBhbGdhPC9z
dHlsZT48c3R5bGUgZmFjZT0iaXRhbGljIiBmb250PSJkZWZhdWx0IiBzaXplPSIxMDAlIj4gTGFt
aW5hcmlhIHNhY2NoYXJpbmE8L3N0eWxlPjxzdHlsZSBmYWNlPSJub3JtYWwiIGZvbnQ9ImRlZmF1
bHQiIHNpemU9IjEwMCUiPiBmcm9tIHRoZSBCYWx0aWMgU2VhPC9zdHlsZT48L3RpdGxlPjxzZWNv
bmRhcnktdGl0bGU+TWFyaW5lIEJpb3RlY2hub2xvZ3k8L3NlY29uZGFyeS10aXRsZT48YWx0LXRp
dGxlPk1hci4gQmlvdGVjaG5vbC48L2FsdC10aXRsZT48L3RpdGxlcz48cGVyaW9kaWNhbD48ZnVs
bC10aXRsZT5NYXJpbmUgQmlvdGVjaG5vbG9neTwvZnVsbC10aXRsZT48YWJici0xPk1hci4gQmlv
dGVjaG5vbC48L2FiYnItMT48YWJici0yPk1hciBCaW90ZWNobm9sPC9hYmJyLTI+PC9wZXJpb2Rp
Y2FsPjxhbHQtcGVyaW9kaWNhbD48ZnVsbC10aXRsZT5NYXJpbmUgQmlvdGVjaG5vbG9neTwvZnVs
bC10aXRsZT48YWJici0xPk1hci4gQmlvdGVjaG5vbC48L2FiYnItMT48YWJici0yPk1hciBCaW90
ZWNobm9sPC9hYmJyLTI+PC9hbHQtcGVyaW9kaWNhbD48cGFnZXM+Mjg3LTMwMDwvcGFnZXM+PHZv
bHVtZT4xMTwvdm9sdW1lPjxudW1iZXI+MjwvbnVtYmVyPjxrZXl3b3Jkcz48a2V5d29yZD5MYW1p
bmFyaWEgc2FjY2hhcmluYTwva2V5d29yZD48a2V5d29yZD5BbGdhLWFzc29jaWF0ZWQgYmFjdGVy
aWE8L2tleXdvcmQ+PGtleXdvcmQ+SXNvbGF0aW9uPC9rZXl3b3JkPjxrZXl3b3JkPlBoeWxvZ2Vu
eTwva2V5d29yZD48a2V5d29yZD5Ob3ZlbCB0YXhhPC9rZXl3b3JkPjxrZXl3b3JkPkFudGltaWNy
b2JpYWwgYWN0aXZpdHk8L2tleXdvcmQ+PGtleXdvcmQ+bWFyaW5lIGJhY3Rlcml1bTwva2V5d29y
ZD48a2V5d29yZD5tYXhpbXVtLWxpa2VsaWhvb2Q8L2tleXdvcmQ+PGtleXdvcmQ+YW50aW1pY3Jv
YmlhbCBhY3Rpdml0aWVzPC9rZXl3b3JkPjxrZXl3b3JkPmFsdGVyb21vbmFzIHNwPC9rZXl3b3Jk
PjxrZXl3b3JkPmRuYS1zZXF1ZW5jZXM8L2tleXdvcmQ+PGtleXdvcmQ+bWV0YWJvbGl0ZXM8L2tl
eXdvcmQ+PGtleXdvcmQ+ZGlzY292ZXJ5PC9rZXl3b3JkPjxrZXl3b3JkPmphcG9uaWNhPC9rZXl3
b3JkPjxrZXl3b3JkPnByb3RlaW48L2tleXdvcmQ+PGtleXdvcmQ+c3BvbmdlPC9rZXl3b3JkPjwv
a2V5d29yZHM+PGRhdGVzPjx5ZWFyPjIwMDk8L3llYXI+PHB1Yi1kYXRlcz48ZGF0ZT5BcHI8L2Rh
dGU+PC9wdWItZGF0ZXM+PC9kYXRlcz48aXNibj4xNDM2LTIyMjg8L2lzYm4+PGFjY2Vzc2lvbi1u
dW0+SVNJOjAwMDI2NDcwMjAwMDAxNDwvYWNjZXNzaW9uLW51bT48d29yay10eXBlPkFydGljbGU8
L3dvcmstdHlwZT48dXJscz48cmVsYXRlZC11cmxzPjx1cmw+Jmx0O0dvIHRvIElTSSZndDs6Ly8w
MDAyNjQ3MDIwMDAwMTQ8L3VybD48L3JlbGF0ZWQtdXJscz48L3VybHM+PGVsZWN0cm9uaWMtcmVz
b3VyY2UtbnVtPjEwLjEwMDcvczEwMTI2LTAwOC05MTQzLTQ8L2VsZWN0cm9uaWMtcmVzb3VyY2Ut
bnVtPjxsYW5ndWFnZT5FbmdsaXNoPC9sYW5ndWFnZT48L3JlY29yZD48L0NpdGU+PC9FbmROb3Rl
Pn=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2" w:tooltip="Wiese, 2009 #49" w:history="1">
              <w:r w:rsidR="00E75ACC">
                <w:rPr>
                  <w:rFonts w:cs="Times New Roman"/>
                  <w:noProof/>
                  <w:sz w:val="20"/>
                </w:rPr>
                <w:t>2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Flavobacteriaceae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bacterium Cv4 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EU278337</w:t>
            </w:r>
          </w:p>
        </w:tc>
        <w:tc>
          <w:tcPr>
            <w:tcW w:w="297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i/>
                <w:sz w:val="20"/>
              </w:rPr>
              <w:t>Ceramium</w:t>
            </w:r>
            <w:proofErr w:type="spellEnd"/>
            <w:r w:rsidRPr="002408D3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2408D3">
              <w:rPr>
                <w:rFonts w:cs="Times New Roman"/>
                <w:i/>
                <w:sz w:val="20"/>
              </w:rPr>
              <w:t>virgatum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/>
            </w:r>
            <w:r w:rsidR="00E75ACC">
              <w:rPr>
                <w:rFonts w:cs="Times New Roman"/>
                <w:sz w:val="20"/>
              </w:rPr>
              <w:instrText xml:space="preserve"> ADDIN EN.CITE &lt;EndNote&gt;&lt;Cite&gt;&lt;Author&gt;Nylund&lt;/Author&gt;&lt;Year&gt;2008&lt;/Year&gt;&lt;RecNum&gt;202&lt;/RecNum&gt;&lt;DisplayText&gt;[3]&lt;/DisplayText&gt;&lt;record&gt;&lt;rec-number&gt;202&lt;/rec-number&gt;&lt;foreign-keys&gt;&lt;key app="EN" db-id="pa25a0tt4fxes4ev5r8pzxrntrdref0f5vez"&gt;202&lt;/key&gt;&lt;/foreign-keys&gt;&lt;ref-type name="Journal Article"&gt;17&lt;/ref-type&gt;&lt;contributors&gt;&lt;authors&gt;&lt;author&gt;Nylund, G. M.&lt;/author&gt;&lt;author&gt;Cervin, G.&lt;/author&gt;&lt;author&gt;Persson, F.&lt;/author&gt;&lt;author&gt;Hermansson, M.&lt;/author&gt;&lt;author&gt;Steinberg, P. D.&lt;/author&gt;&lt;author&gt;Pavia, H.&lt;/author&gt;&lt;/authors&gt;&lt;/contributors&gt;&lt;titles&gt;&lt;title&gt;&lt;style face="normal" font="default" size="100%"&gt;Seaweed defence against bacteria: a poly-brominated 2-heptanone from the red alga &lt;/style&gt;&lt;style face="italic" font="default" size="100%"&gt;Bonnemaisonia hamifera&lt;/style&gt;&lt;style face="normal" font="default" size="100%"&gt; inhibits bacterial colonisation&lt;/style&gt;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39-50&lt;/pages&gt;&lt;volume&gt;369&lt;/volume&gt;&lt;dates&gt;&lt;year&gt;2008&lt;/year&gt;&lt;pub-dates&gt;&lt;date&gt;October 13, 2008&lt;/date&gt;&lt;/pub-dates&gt;&lt;/dates&gt;&lt;urls&gt;&lt;related-urls&gt;&lt;url&gt;http://www.int-res.com/abstracts/meps/v369/p39-50/&lt;/url&gt;&lt;/related-urls&gt;&lt;/urls&gt;&lt;electronic-resource-num&gt;10.3354/meps07577&lt;/electronic-resource-num&gt;&lt;/record&gt;&lt;/Cite&gt;&lt;/EndNote&gt;</w:instrText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3" w:tooltip="Nylund, 2008 #202" w:history="1">
              <w:r w:rsidR="00E75ACC">
                <w:rPr>
                  <w:rFonts w:cs="Times New Roman"/>
                  <w:noProof/>
                  <w:sz w:val="20"/>
                </w:rPr>
                <w:t>3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Flavobacteriaceae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bacterium I-1856 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AB073589</w:t>
            </w:r>
          </w:p>
        </w:tc>
        <w:tc>
          <w:tcPr>
            <w:tcW w:w="297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Green</w:t>
            </w:r>
            <w:r>
              <w:rPr>
                <w:rFonts w:cs="Times New Roman"/>
                <w:sz w:val="20"/>
              </w:rPr>
              <w:t xml:space="preserve"> </w:t>
            </w:r>
            <w:proofErr w:type="spellStart"/>
            <w:r>
              <w:rPr>
                <w:rFonts w:cs="Times New Roman"/>
                <w:sz w:val="20"/>
              </w:rPr>
              <w:t>macro</w:t>
            </w:r>
            <w:r w:rsidRPr="002408D3">
              <w:rPr>
                <w:rFonts w:cs="Times New Roman"/>
                <w:sz w:val="20"/>
              </w:rPr>
              <w:t>alga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NYXRzdW88L0F1dGhvcj48WWVhcj4yMDAzPC9ZZWFyPjxS
ZWNOdW0+NjA8L1JlY051bT48RGlzcGxheVRleHQ+WzRdPC9EaXNwbGF5VGV4dD48cmVjb3JkPjxy
ZWMtbnVtYmVyPjYwPC9yZWMtbnVtYmVyPjxmb3JlaWduLWtleXM+PGtleSBhcHA9IkVOIiBkYi1p
ZD0icGEyNWEwdHQ0ZnhlczRldjVyOHB6eHJudHJkcmVmMGY1dmV6Ij42MDwva2V5PjwvZm9yZWln
bi1rZXlzPjxyZWYtdHlwZSBuYW1lPSJKb3VybmFsIEFydGljbGUiPjE3PC9yZWYtdHlwZT48Y29u
dHJpYnV0b3JzPjxhdXRob3JzPjxhdXRob3I+TWF0c3VvLCBZLjwvYXV0aG9yPjxhdXRob3I+U3V6
dWtpLCBNLjwvYXV0aG9yPjxhdXRob3I+S2FzYWksIEguPC9hdXRob3I+PGF1dGhvcj5TaGl6dXJp
LCBZLjwvYXV0aG9yPjxhdXRob3I+SGFyYXlhbWEsIFMuPC9hdXRob3I+PC9hdXRob3JzPjwvY29u
dHJpYnV0b3JzPjxhdXRoLWFkZHJlc3M+TWFyaW5lIEJpb3RlY2hub2wgSW5zdCwgS2FtYWlzaGks
IEl3YXRlIDAyNjAwMDEsIEphcGFuLiBLeW93YSBIYWtrbyBLb2d5byBDbyBMdGQsIFRva3lvIFJl
cyBMYWJzLCBNYWNoaWRhLCBUb2t5byAxOTQ4NTMzLCBKYXBhbi4gTmF0bCBJbnN0IFRlY2hub2wg
JmFtcDsgRXZhbHVhdCwgQ3RyIEJpb3RlY2hub2wsIFNoaWJ1eWEgS3UsIFRva3lvLCBKYXBhbi4m
I3hEO01hdHN1bywgWSwgTWFyaW5lIEJpb3RlY2hub2wgSW5zdCwgS2FtYWlzaGksIEl3YXRlIDAy
NjAwMDEsIEphcGFuLjwvYXV0aC1hZGRyZXNzPjx0aXRsZXM+PHRpdGxlPjxzdHlsZSBmYWNlPSJu
b3JtYWwiIGZvbnQ9ImRlZmF1bHQiIHNpemU9IjEwMCUiPklzb2xhdGlvbiBhbmQgcGh5bG9nZW5l
dGljIGNoYXJhY3Rlcml6YXRpb24gb2YgYmFjdGVyaWEgY2FwYWJsZSBvZiBpbmR1Y2luZyBkaWZm
ZXJlbnRpYXRpb24gaW4gdGhlIGdyZWVuIGFsZ2EgPC9zdHlsZT48c3R5bGUgZmFjZT0iaXRhbGlj
IiBmb250PSJkZWZhdWx0IiBzaXplPSIxMDAlIj5Nb25vc3Ryb21hIG94eXNwZXJtdW08L3N0eWxl
PjwvdGl0bGU+PHNlY29uZGFyeS10aXRsZT5FbnZpcm9ubWVudGFsIE1pY3JvYmlvbG9neTwvc2Vj
b25kYXJ5LXRpdGxlPjxhbHQtdGl0bGU+RW52aXJvbi4gTWljcm9iaW9sLjwvYWx0LXRpdGxlPjwv
dGl0bGVzPjxwZXJpb2RpY2FsPjxmdWxsLXRpdGxlPkVudmlyb25tZW50YWwgTWljcm9iaW9sb2d5
PC9mdWxsLXRpdGxlPjxhYmJyLTE+RW52aXJvbi4gTWljcm9iaW9sLjwvYWJici0xPjxhYmJyLTI+
RW52aXJvbiBNaWNyb2Jpb2w8L2FiYnItMj48L3BlcmlvZGljYWw+PGFsdC1wZXJpb2RpY2FsPjxm
dWxsLXRpdGxlPkVudmlyb25tZW50YWwgTWljcm9iaW9sb2d5PC9mdWxsLXRpdGxlPjxhYmJyLTE+
RW52aXJvbi4gTWljcm9iaW9sLjwvYWJici0xPjxhYmJyLTI+RW52aXJvbiBNaWNyb2Jpb2w8L2Fi
YnItMj48L2FsdC1wZXJpb2RpY2FsPjxwYWdlcz4yNS0zNTwvcGFnZXM+PHZvbHVtZT41PC92b2x1
bWU+PG51bWJlcj4xPC9udW1iZXI+PGtleXdvcmRzPjxrZXl3b3JkPjE2cyByaWJvc29tYWwtcm5h
PC9rZXl3b3JkPjxrZXl3b3JkPnBzZXVkb21vbmFzLXB1dGlkYSBzdHJhaW5zPC9rZXl3b3JkPjxr
ZXl3b3JkPm51Y2xlb3RpZGUtc2VxdWVuY2VzPC9rZXl3b3JkPjxrZXl3b3JkPm1pY3JvYmlhbCBj
b21tdW5pdHk8L2tleXdvcmQ+PGtleXdvcmQ+Y29tYi4gbm92PC9rZXl3b3JkPjxrZXl3b3JkPmdl
bi4gbm92Ljwva2V5d29yZD48a2V5d29yZD5zZWEtaWNlPC9rZXl3b3JkPjxrZXl3b3JkPmRpdmVy
c2l0eTwva2V5d29yZD48a2V5d29yZD5neXJiPC9rZXl3b3JkPjxrZXl3b3JkPnBvcHVsYXRpb25z
PC9rZXl3b3JkPjwva2V5d29yZHM+PGRhdGVzPjx5ZWFyPjIwMDM8L3llYXI+PHB1Yi1kYXRlcz48
ZGF0ZT5KYW48L2RhdGU+PC9wdWItZGF0ZXM+PC9kYXRlcz48aXNibj4xNDYyLTI5MTI8L2lzYm4+
PGFjY2Vzc2lvbi1udW0+SVNJOjAwMDE4MDUzNzQwMDAwMzwvYWNjZXNzaW9uLW51bT48d29yay10
eXBlPkFydGljbGU8L3dvcmstdHlwZT48dXJscz48cmVsYXRlZC11cmxzPjx1cmw+Jmx0O0dvIHRv
IElTSSZndDs6Ly8wMDAxODA1Mzc0MDAwMDM8L3VybD48L3JlbGF0ZWQtdXJscz48L3VybHM+PGxh
bmd1YWdlPkVuZ2xpc2g8L2xhbmd1YWdlPjwvcmVjb3JkPjwvQ2l0ZT48L0VuZE5vdGU+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NYXRzdW88L0F1dGhvcj48WWVhcj4yMDAzPC9ZZWFyPjxS
ZWNOdW0+NjA8L1JlY051bT48RGlzcGxheVRleHQ+WzRdPC9EaXNwbGF5VGV4dD48cmVjb3JkPjxy
ZWMtbnVtYmVyPjYwPC9yZWMtbnVtYmVyPjxmb3JlaWduLWtleXM+PGtleSBhcHA9IkVOIiBkYi1p
ZD0icGEyNWEwdHQ0ZnhlczRldjVyOHB6eHJudHJkcmVmMGY1dmV6Ij42MDwva2V5PjwvZm9yZWln
bi1rZXlzPjxyZWYtdHlwZSBuYW1lPSJKb3VybmFsIEFydGljbGUiPjE3PC9yZWYtdHlwZT48Y29u
dHJpYnV0b3JzPjxhdXRob3JzPjxhdXRob3I+TWF0c3VvLCBZLjwvYXV0aG9yPjxhdXRob3I+U3V6
dWtpLCBNLjwvYXV0aG9yPjxhdXRob3I+S2FzYWksIEguPC9hdXRob3I+PGF1dGhvcj5TaGl6dXJp
LCBZLjwvYXV0aG9yPjxhdXRob3I+SGFyYXlhbWEsIFMuPC9hdXRob3I+PC9hdXRob3JzPjwvY29u
dHJpYnV0b3JzPjxhdXRoLWFkZHJlc3M+TWFyaW5lIEJpb3RlY2hub2wgSW5zdCwgS2FtYWlzaGks
IEl3YXRlIDAyNjAwMDEsIEphcGFuLiBLeW93YSBIYWtrbyBLb2d5byBDbyBMdGQsIFRva3lvIFJl
cyBMYWJzLCBNYWNoaWRhLCBUb2t5byAxOTQ4NTMzLCBKYXBhbi4gTmF0bCBJbnN0IFRlY2hub2wg
JmFtcDsgRXZhbHVhdCwgQ3RyIEJpb3RlY2hub2wsIFNoaWJ1eWEgS3UsIFRva3lvLCBKYXBhbi4m
I3hEO01hdHN1bywgWSwgTWFyaW5lIEJpb3RlY2hub2wgSW5zdCwgS2FtYWlzaGksIEl3YXRlIDAy
NjAwMDEsIEphcGFuLjwvYXV0aC1hZGRyZXNzPjx0aXRsZXM+PHRpdGxlPjxzdHlsZSBmYWNlPSJu
b3JtYWwiIGZvbnQ9ImRlZmF1bHQiIHNpemU9IjEwMCUiPklzb2xhdGlvbiBhbmQgcGh5bG9nZW5l
dGljIGNoYXJhY3Rlcml6YXRpb24gb2YgYmFjdGVyaWEgY2FwYWJsZSBvZiBpbmR1Y2luZyBkaWZm
ZXJlbnRpYXRpb24gaW4gdGhlIGdyZWVuIGFsZ2EgPC9zdHlsZT48c3R5bGUgZmFjZT0iaXRhbGlj
IiBmb250PSJkZWZhdWx0IiBzaXplPSIxMDAlIj5Nb25vc3Ryb21hIG94eXNwZXJtdW08L3N0eWxl
PjwvdGl0bGU+PHNlY29uZGFyeS10aXRsZT5FbnZpcm9ubWVudGFsIE1pY3JvYmlvbG9neTwvc2Vj
b25kYXJ5LXRpdGxlPjxhbHQtdGl0bGU+RW52aXJvbi4gTWljcm9iaW9sLjwvYWx0LXRpdGxlPjwv
dGl0bGVzPjxwZXJpb2RpY2FsPjxmdWxsLXRpdGxlPkVudmlyb25tZW50YWwgTWljcm9iaW9sb2d5
PC9mdWxsLXRpdGxlPjxhYmJyLTE+RW52aXJvbi4gTWljcm9iaW9sLjwvYWJici0xPjxhYmJyLTI+
RW52aXJvbiBNaWNyb2Jpb2w8L2FiYnItMj48L3BlcmlvZGljYWw+PGFsdC1wZXJpb2RpY2FsPjxm
dWxsLXRpdGxlPkVudmlyb25tZW50YWwgTWljcm9iaW9sb2d5PC9mdWxsLXRpdGxlPjxhYmJyLTE+
RW52aXJvbi4gTWljcm9iaW9sLjwvYWJici0xPjxhYmJyLTI+RW52aXJvbiBNaWNyb2Jpb2w8L2Fi
YnItMj48L2FsdC1wZXJpb2RpY2FsPjxwYWdlcz4yNS0zNTwvcGFnZXM+PHZvbHVtZT41PC92b2x1
bWU+PG51bWJlcj4xPC9udW1iZXI+PGtleXdvcmRzPjxrZXl3b3JkPjE2cyByaWJvc29tYWwtcm5h
PC9rZXl3b3JkPjxrZXl3b3JkPnBzZXVkb21vbmFzLXB1dGlkYSBzdHJhaW5zPC9rZXl3b3JkPjxr
ZXl3b3JkPm51Y2xlb3RpZGUtc2VxdWVuY2VzPC9rZXl3b3JkPjxrZXl3b3JkPm1pY3JvYmlhbCBj
b21tdW5pdHk8L2tleXdvcmQ+PGtleXdvcmQ+Y29tYi4gbm92PC9rZXl3b3JkPjxrZXl3b3JkPmdl
bi4gbm92Ljwva2V5d29yZD48a2V5d29yZD5zZWEtaWNlPC9rZXl3b3JkPjxrZXl3b3JkPmRpdmVy
c2l0eTwva2V5d29yZD48a2V5d29yZD5neXJiPC9rZXl3b3JkPjxrZXl3b3JkPnBvcHVsYXRpb25z
PC9rZXl3b3JkPjwva2V5d29yZHM+PGRhdGVzPjx5ZWFyPjIwMDM8L3llYXI+PHB1Yi1kYXRlcz48
ZGF0ZT5KYW48L2RhdGU+PC9wdWItZGF0ZXM+PC9kYXRlcz48aXNibj4xNDYyLTI5MTI8L2lzYm4+
PGFjY2Vzc2lvbi1udW0+SVNJOjAwMDE4MDUzNzQwMDAwMzwvYWNjZXNzaW9uLW51bT48d29yay10
eXBlPkFydGljbGU8L3dvcmstdHlwZT48dXJscz48cmVsYXRlZC11cmxzPjx1cmw+Jmx0O0dvIHRv
IElTSSZndDs6Ly8wMDAxODA1Mzc0MDAwMDM8L3VybD48L3JlbGF0ZWQtdXJscz48L3VybHM+PGxh
bmd1YWdlPkVuZ2xpc2g8L2xhbmd1YWdlPjwvcmVjb3JkPjwvQ2l0ZT48L0VuZE5vdGU+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4" w:tooltip="Matsuo, 2003 #60" w:history="1">
              <w:r w:rsidR="00E75ACC">
                <w:rPr>
                  <w:rFonts w:cs="Times New Roman"/>
                  <w:noProof/>
                  <w:sz w:val="20"/>
                </w:rPr>
                <w:t>4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Flavobacteriaceae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bacterium Pf4 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EU278339</w:t>
            </w:r>
          </w:p>
        </w:tc>
        <w:tc>
          <w:tcPr>
            <w:tcW w:w="2977" w:type="dxa"/>
          </w:tcPr>
          <w:p w:rsidR="00C62A10" w:rsidRPr="00D7756C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 w:rsidRPr="00D7756C">
              <w:rPr>
                <w:rFonts w:cs="Times New Roman"/>
                <w:i/>
                <w:sz w:val="20"/>
              </w:rPr>
              <w:t>Polysiphonia</w:t>
            </w:r>
            <w:proofErr w:type="spellEnd"/>
            <w:r w:rsidRPr="00D7756C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D7756C">
              <w:rPr>
                <w:rFonts w:cs="Times New Roman"/>
                <w:i/>
                <w:sz w:val="20"/>
              </w:rPr>
              <w:t>fucoides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/>
            </w:r>
            <w:r w:rsidR="00E75ACC">
              <w:rPr>
                <w:rFonts w:cs="Times New Roman"/>
                <w:sz w:val="20"/>
              </w:rPr>
              <w:instrText xml:space="preserve"> ADDIN EN.CITE &lt;EndNote&gt;&lt;Cite&gt;&lt;Author&gt;Nylund&lt;/Author&gt;&lt;Year&gt;2008&lt;/Year&gt;&lt;RecNum&gt;202&lt;/RecNum&gt;&lt;DisplayText&gt;[3]&lt;/DisplayText&gt;&lt;record&gt;&lt;rec-number&gt;202&lt;/rec-number&gt;&lt;foreign-keys&gt;&lt;key app="EN" db-id="pa25a0tt4fxes4ev5r8pzxrntrdref0f5vez"&gt;202&lt;/key&gt;&lt;/foreign-keys&gt;&lt;ref-type name="Journal Article"&gt;17&lt;/ref-type&gt;&lt;contributors&gt;&lt;authors&gt;&lt;author&gt;Nylund, G. M.&lt;/author&gt;&lt;author&gt;Cervin, G.&lt;/author&gt;&lt;author&gt;Persson, F.&lt;/author&gt;&lt;author&gt;Hermansson, M.&lt;/author&gt;&lt;author&gt;Steinberg, P. D.&lt;/author&gt;&lt;author&gt;Pavia, H.&lt;/author&gt;&lt;/authors&gt;&lt;/contributors&gt;&lt;titles&gt;&lt;title&gt;&lt;style face="normal" font="default" size="100%"&gt;Seaweed defence against bacteria: a poly-brominated 2-heptanone from the red alga &lt;/style&gt;&lt;style face="italic" font="default" size="100%"&gt;Bonnemaisonia hamifera&lt;/style&gt;&lt;style face="normal" font="default" size="100%"&gt; inhibits bacterial colonisation&lt;/style&gt;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39-50&lt;/pages&gt;&lt;volume&gt;369&lt;/volume&gt;&lt;dates&gt;&lt;year&gt;2008&lt;/year&gt;&lt;pub-dates&gt;&lt;date&gt;October 13, 2008&lt;/date&gt;&lt;/pub-dates&gt;&lt;/dates&gt;&lt;urls&gt;&lt;related-urls&gt;&lt;url&gt;http://www.int-res.com/abstracts/meps/v369/p39-50/&lt;/url&gt;&lt;/related-urls&gt;&lt;/urls&gt;&lt;electronic-resource-num&gt;10.3354/meps07577&lt;/electronic-resource-num&gt;&lt;/record&gt;&lt;/Cite&gt;&lt;/EndNote&gt;</w:instrText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3" w:tooltip="Nylund, 2008 #202" w:history="1">
              <w:r w:rsidR="00E75ACC">
                <w:rPr>
                  <w:rFonts w:cs="Times New Roman"/>
                  <w:noProof/>
                  <w:sz w:val="20"/>
                </w:rPr>
                <w:t>3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Flavobacteriaceae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bacterium Rc6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EU278338</w:t>
            </w:r>
          </w:p>
        </w:tc>
        <w:tc>
          <w:tcPr>
            <w:tcW w:w="297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i/>
                <w:sz w:val="20"/>
              </w:rPr>
              <w:t>Rhodomela</w:t>
            </w:r>
            <w:proofErr w:type="spellEnd"/>
            <w:r w:rsidRPr="002408D3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2408D3">
              <w:rPr>
                <w:rFonts w:cs="Times New Roman"/>
                <w:i/>
                <w:sz w:val="20"/>
              </w:rPr>
              <w:t>confervoides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/>
            </w:r>
            <w:r w:rsidR="00E75ACC">
              <w:rPr>
                <w:rFonts w:cs="Times New Roman"/>
                <w:sz w:val="20"/>
              </w:rPr>
              <w:instrText xml:space="preserve"> ADDIN EN.CITE &lt;EndNote&gt;&lt;Cite&gt;&lt;Author&gt;Nylund&lt;/Author&gt;&lt;Year&gt;2008&lt;/Year&gt;&lt;RecNum&gt;202&lt;/RecNum&gt;&lt;DisplayText&gt;[3]&lt;/DisplayText&gt;&lt;record&gt;&lt;rec-number&gt;202&lt;/rec-number&gt;&lt;foreign-keys&gt;&lt;key app="EN" db-id="pa25a0tt4fxes4ev5r8pzxrntrdref0f5vez"&gt;202&lt;/key&gt;&lt;/foreign-keys&gt;&lt;ref-type name="Journal Article"&gt;17&lt;/ref-type&gt;&lt;contributors&gt;&lt;authors&gt;&lt;author&gt;Nylund, G. M.&lt;/author&gt;&lt;author&gt;Cervin, G.&lt;/author&gt;&lt;author&gt;Persson, F.&lt;/author&gt;&lt;author&gt;Hermansson, M.&lt;/author&gt;&lt;author&gt;Steinberg, P. D.&lt;/author&gt;&lt;author&gt;Pavia, H.&lt;/author&gt;&lt;/authors&gt;&lt;/contributors&gt;&lt;titles&gt;&lt;title&gt;&lt;style face="normal" font="default" size="100%"&gt;Seaweed defence against bacteria: a poly-brominated 2-heptanone from the red alga &lt;/style&gt;&lt;style face="italic" font="default" size="100%"&gt;Bonnemaisonia hamifera&lt;/style&gt;&lt;style face="normal" font="default" size="100%"&gt; inhibits bacterial colonisation&lt;/style&gt;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39-50&lt;/pages&gt;&lt;volume&gt;369&lt;/volume&gt;&lt;dates&gt;&lt;year&gt;2008&lt;/year&gt;&lt;pub-dates&gt;&lt;date&gt;October 13, 2008&lt;/date&gt;&lt;/pub-dates&gt;&lt;/dates&gt;&lt;urls&gt;&lt;related-urls&gt;&lt;url&gt;http://www.int-res.com/abstracts/meps/v369/p39-50/&lt;/url&gt;&lt;/related-urls&gt;&lt;/urls&gt;&lt;electronic-resource-num&gt;10.3354/meps07577&lt;/electronic-resource-num&gt;&lt;/record&gt;&lt;/Cite&gt;&lt;/EndNote&gt;</w:instrText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3" w:tooltip="Nylund, 2008 #202" w:history="1">
              <w:r w:rsidR="00E75ACC">
                <w:rPr>
                  <w:rFonts w:cs="Times New Roman"/>
                  <w:noProof/>
                  <w:sz w:val="20"/>
                </w:rPr>
                <w:t>3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Uncultured CFB bacterium CtaxAus</w:t>
            </w:r>
            <w:r>
              <w:rPr>
                <w:rFonts w:cs="Times New Roman"/>
                <w:sz w:val="20"/>
              </w:rPr>
              <w:t>-</w:t>
            </w:r>
            <w:r w:rsidRPr="002408D3">
              <w:rPr>
                <w:rFonts w:cs="Times New Roman"/>
                <w:sz w:val="20"/>
              </w:rPr>
              <w:t xml:space="preserve">4 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AF259600</w:t>
            </w:r>
          </w:p>
        </w:tc>
        <w:tc>
          <w:tcPr>
            <w:tcW w:w="2977" w:type="dxa"/>
          </w:tcPr>
          <w:p w:rsidR="00C62A10" w:rsidRPr="00D7756C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 w:rsidRPr="00D7756C">
              <w:rPr>
                <w:rFonts w:cs="Times New Roman"/>
                <w:i/>
                <w:sz w:val="20"/>
              </w:rPr>
              <w:t>Caulerpa</w:t>
            </w:r>
            <w:proofErr w:type="spellEnd"/>
            <w:r w:rsidRPr="00D7756C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D7756C">
              <w:rPr>
                <w:rFonts w:cs="Times New Roman"/>
                <w:i/>
                <w:sz w:val="20"/>
              </w:rPr>
              <w:t>taxifolia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NZXVzbmllcjwvQXV0aG9yPjxZZWFyPjIwMDE8L1llYXI+
PFJlY051bT41NjwvUmVjTnVtPjxEaXNwbGF5VGV4dD5bNV08L0Rpc3BsYXlUZXh0PjxyZWNvcmQ+
PHJlYy1udW1iZXI+NTY8L3JlYy1udW1iZXI+PGZvcmVpZ24ta2V5cz48a2V5IGFwcD0iRU4iIGRi
LWlkPSJwYTI1YTB0dDRmeGVzNGV2NXI4cHp4cm50cmRyZWYwZjV2ZXoiPjU2PC9rZXk+PC9mb3Jl
aWduLWtleXM+PHJlZi10eXBlIG5hbWU9IkpvdXJuYWwgQXJ0aWNsZSI+MTc8L3JlZi10eXBlPjxj
b250cmlidXRvcnM+PGF1dGhvcnM+PGF1dGhvcj5NZXVzbmllciwgSS48L2F1dGhvcj48YXV0aG9y
Pk9sc2VuLCBKLiBMLjwvYXV0aG9yPjxhdXRob3I+U3RhbSwgVy4gVC48L2F1dGhvcj48YXV0aG9y
PkRlc3RvbWJlLCBDLjwvYXV0aG9yPjxhdXRob3I+VmFsZXJvLCBNLjwvYXV0aG9yPjwvYXV0aG9y
cz48L2NvbnRyaWJ1dG9ycz48YXV0aC1hZGRyZXNzPlVuaXYgTGlsbGUgMSwgTGFiIEdlbmV0ICZh
bXA7IEV2b2x1dCBQb3B1bGF0IFZlZ2V0YWxlcywgQ05SUywgVVBSRVNBIDgwMTYsIEYtNTk2NTUg
VmlsbGVuZXV2ZSBEYXNjcSwgRnJhbmNlLiBVbml2IEdyb25pbmdlbiwgQ3RyIEJpb2wsIEN0ciBF
Y29sICZhbXA7IEV2b2x1dGlvbmFyeSBTdHVkaWVzLCBEZXB0IE1hcmluZSBCaW9sLCBOTC05NzUw
IEFBIEhhcmVuLCBOZXRoZXJsYW5kcy4mI3hEO1ZhbGVybywgTSwgVW5pdiBMaWxsZSAxLCBMYWIg
R2VuZXQgJmFtcDsgRXZvbHV0IFBvcHVsYXQgVmVnZXRhbGVzLCBDTlJTLCBVUFJFU0EgODAxNiwg
QmF0aW1lbnQgU04yLCBGLTU5NjU1IFZpbGxlbmV1dmUgRGFzY3EsIEZyYW5jZS48L2F1dGgtYWRk
cmVzcz48dGl0bGVzPjx0aXRsZT48c3R5bGUgZmFjZT0ibm9ybWFsIiBmb250PSJkZWZhdWx0IiBz
aXplPSIxMDAlIj5QaHlsb2dlbmV0aWMgYW5hbHlzZXMgb2YgPC9zdHlsZT48c3R5bGUgZmFjZT0i
aXRhbGljIiBmb250PSJkZWZhdWx0IiBzaXplPSIxMDAlIj5DYXVsZXJwYSB0YXhpZm9saWE8L3N0
eWxlPjxzdHlsZSBmYWNlPSJub3JtYWwiIGZvbnQ9ImRlZmF1bHQiIHNpemU9IjEwMCUiPiAoQ2hs
b3JvcGh5dGEpIGFuZCBvZiBpdHMgYXNzb2NpYXRlZCBiYWN0ZXJpYWwgbWljcm9mbG9yYSBwcm92
aWRlIGNsdWVzIHRvIHRoZSBvcmlnaW4gb2YgdGhlIE1lZGl0ZXJyYW5lYW4gaW50cm9kdWN0aW9u
PC9zdHlsZT48L3RpdGxlPjxzZWNvbmRhcnktdGl0bGU+TW9sZWN1bGFyIEVjb2xvZ3k8L3NlY29u
ZGFyeS10aXRsZT48YWx0LXRpdGxlPk1vbC4gRWNvbC48L2FsdC10aXRsZT48L3RpdGxlcz48cGVy
aW9kaWNhbD48ZnVsbC10aXRsZT5Nb2xlY3VsYXIgRWNvbG9neTwvZnVsbC10aXRsZT48YWJici0x
Pk1vbC4gRWNvbC48L2FiYnItMT48YWJici0yPk1vbCBFY29sPC9hYmJyLTI+PC9wZXJpb2RpY2Fs
PjxhbHQtcGVyaW9kaWNhbD48ZnVsbC10aXRsZT5Nb2xlY3VsYXIgRWNvbG9neTwvZnVsbC10aXRs
ZT48YWJici0xPk1vbC4gRWNvbC48L2FiYnItMT48YWJici0yPk1vbCBFY29sPC9hYmJyLTI+PC9h
bHQtcGVyaW9kaWNhbD48cGFnZXM+OTMxLTk0NjwvcGFnZXM+PHZvbHVtZT4xMDwvdm9sdW1lPjxu
dW1iZXI+NDwvbnVtYmVyPjxrZXl3b3Jkcz48a2V5d29yZD4xNlM8L2tleXdvcmQ+PGtleXdvcmQ+
YWxnYTwva2V5d29yZD48a2V5d29yZD5hbGdhZS1hc3NvY2lhdGVkIGJhY3RlcmlhPC9rZXl3b3Jk
PjxrZXl3b3JkPkNhdWxlcnBhIHRheGlmb2xpYTwva2V5d29yZD48a2V5d29yZD5pbnZhc2l2ZTwv
a2V5d29yZD48a2V5d29yZD5zcGVjaWVzPC9rZXl3b3JkPjxrZXl3b3JkPklUUzwva2V5d29yZD48
a2V5d29yZD5iYWN0ZXJpb3BsYW5rdG9uIGNvbW11bml0aWVzPC9rZXl3b3JkPjxrZXl3b3JkPm5p
dHJvZ2VuLWZpeGF0aW9uPC9rZXl3b3JkPjxrZXl3b3JkPm1hcmluZTwva2V5d29yZD48a2V5d29y
ZD5zZWE8L2tleXdvcmQ+PGtleXdvcmQ+ZGl2ZXJzaXR5PC9rZXl3b3JkPjxrZXl3b3JkPmlkZW50
aWZpY2F0aW9uPC9rZXl3b3JkPjxrZXl3b3JkPnBvbHltb3JwaGlzbTwva2V5d29yZD48a2V5d29y
ZD5ldm9sdXRpb248L2tleXdvcmQ+PGtleXdvcmQ+ZGF0YWJhc2U8L2tleXdvcmQ+PGtleXdvcmQ+
YXRsYW50aWM8L2tleXdvcmQ+PC9rZXl3b3Jkcz48ZGF0ZXM+PHllYXI+MjAwMTwveWVhcj48cHVi
LWRhdGVzPjxkYXRlPkFwcjwvZGF0ZT48L3B1Yi1kYXRlcz48L2RhdGVzPjxpc2JuPjA5NjItMTA4
MzwvaXNibj48YWNjZXNzaW9uLW51bT5JU0k6MDAwMTY4NDU1NTAwMDEyPC9hY2Nlc3Npb24tbnVt
Pjx3b3JrLXR5cGU+QXJ0aWNsZTwvd29yay10eXBlPjx1cmxzPjxyZWxhdGVkLXVybHM+PHVybD4m
bHQ7R28gdG8gSVNJJmd0OzovLzAwMDE2ODQ1NTUwMDAxMjwvdXJsPjwvcmVsYXRlZC11cmxzPjwv
dXJscz48bGFuZ3VhZ2U+RW5nbGlzaDwvbGFuZ3VhZ2U+PC9yZWNvcmQ+PC9DaXRlPjwvRW5kTm90
ZT4A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NZXVzbmllcjwvQXV0aG9yPjxZZWFyPjIwMDE8L1llYXI+
PFJlY051bT41NjwvUmVjTnVtPjxEaXNwbGF5VGV4dD5bNV08L0Rpc3BsYXlUZXh0PjxyZWNvcmQ+
PHJlYy1udW1iZXI+NTY8L3JlYy1udW1iZXI+PGZvcmVpZ24ta2V5cz48a2V5IGFwcD0iRU4iIGRi
LWlkPSJwYTI1YTB0dDRmeGVzNGV2NXI4cHp4cm50cmRyZWYwZjV2ZXoiPjU2PC9rZXk+PC9mb3Jl
aWduLWtleXM+PHJlZi10eXBlIG5hbWU9IkpvdXJuYWwgQXJ0aWNsZSI+MTc8L3JlZi10eXBlPjxj
b250cmlidXRvcnM+PGF1dGhvcnM+PGF1dGhvcj5NZXVzbmllciwgSS48L2F1dGhvcj48YXV0aG9y
Pk9sc2VuLCBKLiBMLjwvYXV0aG9yPjxhdXRob3I+U3RhbSwgVy4gVC48L2F1dGhvcj48YXV0aG9y
PkRlc3RvbWJlLCBDLjwvYXV0aG9yPjxhdXRob3I+VmFsZXJvLCBNLjwvYXV0aG9yPjwvYXV0aG9y
cz48L2NvbnRyaWJ1dG9ycz48YXV0aC1hZGRyZXNzPlVuaXYgTGlsbGUgMSwgTGFiIEdlbmV0ICZh
bXA7IEV2b2x1dCBQb3B1bGF0IFZlZ2V0YWxlcywgQ05SUywgVVBSRVNBIDgwMTYsIEYtNTk2NTUg
VmlsbGVuZXV2ZSBEYXNjcSwgRnJhbmNlLiBVbml2IEdyb25pbmdlbiwgQ3RyIEJpb2wsIEN0ciBF
Y29sICZhbXA7IEV2b2x1dGlvbmFyeSBTdHVkaWVzLCBEZXB0IE1hcmluZSBCaW9sLCBOTC05NzUw
IEFBIEhhcmVuLCBOZXRoZXJsYW5kcy4mI3hEO1ZhbGVybywgTSwgVW5pdiBMaWxsZSAxLCBMYWIg
R2VuZXQgJmFtcDsgRXZvbHV0IFBvcHVsYXQgVmVnZXRhbGVzLCBDTlJTLCBVUFJFU0EgODAxNiwg
QmF0aW1lbnQgU04yLCBGLTU5NjU1IFZpbGxlbmV1dmUgRGFzY3EsIEZyYW5jZS48L2F1dGgtYWRk
cmVzcz48dGl0bGVzPjx0aXRsZT48c3R5bGUgZmFjZT0ibm9ybWFsIiBmb250PSJkZWZhdWx0IiBz
aXplPSIxMDAlIj5QaHlsb2dlbmV0aWMgYW5hbHlzZXMgb2YgPC9zdHlsZT48c3R5bGUgZmFjZT0i
aXRhbGljIiBmb250PSJkZWZhdWx0IiBzaXplPSIxMDAlIj5DYXVsZXJwYSB0YXhpZm9saWE8L3N0
eWxlPjxzdHlsZSBmYWNlPSJub3JtYWwiIGZvbnQ9ImRlZmF1bHQiIHNpemU9IjEwMCUiPiAoQ2hs
b3JvcGh5dGEpIGFuZCBvZiBpdHMgYXNzb2NpYXRlZCBiYWN0ZXJpYWwgbWljcm9mbG9yYSBwcm92
aWRlIGNsdWVzIHRvIHRoZSBvcmlnaW4gb2YgdGhlIE1lZGl0ZXJyYW5lYW4gaW50cm9kdWN0aW9u
PC9zdHlsZT48L3RpdGxlPjxzZWNvbmRhcnktdGl0bGU+TW9sZWN1bGFyIEVjb2xvZ3k8L3NlY29u
ZGFyeS10aXRsZT48YWx0LXRpdGxlPk1vbC4gRWNvbC48L2FsdC10aXRsZT48L3RpdGxlcz48cGVy
aW9kaWNhbD48ZnVsbC10aXRsZT5Nb2xlY3VsYXIgRWNvbG9neTwvZnVsbC10aXRsZT48YWJici0x
Pk1vbC4gRWNvbC48L2FiYnItMT48YWJici0yPk1vbCBFY29sPC9hYmJyLTI+PC9wZXJpb2RpY2Fs
PjxhbHQtcGVyaW9kaWNhbD48ZnVsbC10aXRsZT5Nb2xlY3VsYXIgRWNvbG9neTwvZnVsbC10aXRs
ZT48YWJici0xPk1vbC4gRWNvbC48L2FiYnItMT48YWJici0yPk1vbCBFY29sPC9hYmJyLTI+PC9h
bHQtcGVyaW9kaWNhbD48cGFnZXM+OTMxLTk0NjwvcGFnZXM+PHZvbHVtZT4xMDwvdm9sdW1lPjxu
dW1iZXI+NDwvbnVtYmVyPjxrZXl3b3Jkcz48a2V5d29yZD4xNlM8L2tleXdvcmQ+PGtleXdvcmQ+
YWxnYTwva2V5d29yZD48a2V5d29yZD5hbGdhZS1hc3NvY2lhdGVkIGJhY3RlcmlhPC9rZXl3b3Jk
PjxrZXl3b3JkPkNhdWxlcnBhIHRheGlmb2xpYTwva2V5d29yZD48a2V5d29yZD5pbnZhc2l2ZTwv
a2V5d29yZD48a2V5d29yZD5zcGVjaWVzPC9rZXl3b3JkPjxrZXl3b3JkPklUUzwva2V5d29yZD48
a2V5d29yZD5iYWN0ZXJpb3BsYW5rdG9uIGNvbW11bml0aWVzPC9rZXl3b3JkPjxrZXl3b3JkPm5p
dHJvZ2VuLWZpeGF0aW9uPC9rZXl3b3JkPjxrZXl3b3JkPm1hcmluZTwva2V5d29yZD48a2V5d29y
ZD5zZWE8L2tleXdvcmQ+PGtleXdvcmQ+ZGl2ZXJzaXR5PC9rZXl3b3JkPjxrZXl3b3JkPmlkZW50
aWZpY2F0aW9uPC9rZXl3b3JkPjxrZXl3b3JkPnBvbHltb3JwaGlzbTwva2V5d29yZD48a2V5d29y
ZD5ldm9sdXRpb248L2tleXdvcmQ+PGtleXdvcmQ+ZGF0YWJhc2U8L2tleXdvcmQ+PGtleXdvcmQ+
YXRsYW50aWM8L2tleXdvcmQ+PC9rZXl3b3Jkcz48ZGF0ZXM+PHllYXI+MjAwMTwveWVhcj48cHVi
LWRhdGVzPjxkYXRlPkFwcjwvZGF0ZT48L3B1Yi1kYXRlcz48L2RhdGVzPjxpc2JuPjA5NjItMTA4
MzwvaXNibj48YWNjZXNzaW9uLW51bT5JU0k6MDAwMTY4NDU1NTAwMDEyPC9hY2Nlc3Npb24tbnVt
Pjx3b3JrLXR5cGU+QXJ0aWNsZTwvd29yay10eXBlPjx1cmxzPjxyZWxhdGVkLXVybHM+PHVybD4m
bHQ7R28gdG8gSVNJJmd0OzovLzAwMDE2ODQ1NTUwMDAxMjwvdXJsPjwvcmVsYXRlZC11cmxzPjwv
dXJscz48bGFuZ3VhZ2U+RW5nbGlzaDwvbGFuZ3VhZ2U+PC9yZWNvcmQ+PC9DaXRlPjwvRW5kTm90
ZT4A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5" w:tooltip="Meusnier, 2001 #56" w:history="1">
              <w:r w:rsidR="00E75ACC">
                <w:rPr>
                  <w:rFonts w:cs="Times New Roman"/>
                  <w:noProof/>
                  <w:sz w:val="20"/>
                </w:rPr>
                <w:t>5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Uncultured CFB bacterium CtaxMed</w:t>
            </w:r>
            <w:r>
              <w:rPr>
                <w:rFonts w:cs="Times New Roman"/>
                <w:sz w:val="20"/>
              </w:rPr>
              <w:t>-</w:t>
            </w:r>
            <w:r w:rsidRPr="002408D3">
              <w:rPr>
                <w:rFonts w:cs="Times New Roman"/>
                <w:sz w:val="20"/>
              </w:rPr>
              <w:t xml:space="preserve">5 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AF259614</w:t>
            </w:r>
          </w:p>
        </w:tc>
        <w:tc>
          <w:tcPr>
            <w:tcW w:w="2977" w:type="dxa"/>
          </w:tcPr>
          <w:p w:rsidR="00C62A10" w:rsidRPr="00D7756C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 w:rsidRPr="00D7756C">
              <w:rPr>
                <w:rFonts w:cs="Times New Roman"/>
                <w:i/>
                <w:sz w:val="20"/>
              </w:rPr>
              <w:t>Caulerpa</w:t>
            </w:r>
            <w:proofErr w:type="spellEnd"/>
            <w:r w:rsidRPr="00D7756C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D7756C">
              <w:rPr>
                <w:rFonts w:cs="Times New Roman"/>
                <w:i/>
                <w:sz w:val="20"/>
              </w:rPr>
              <w:t>taxifolia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NZXVzbmllcjwvQXV0aG9yPjxZZWFyPjIwMDE8L1llYXI+
PFJlY051bT41NjwvUmVjTnVtPjxEaXNwbGF5VGV4dD5bNV08L0Rpc3BsYXlUZXh0PjxyZWNvcmQ+
PHJlYy1udW1iZXI+NTY8L3JlYy1udW1iZXI+PGZvcmVpZ24ta2V5cz48a2V5IGFwcD0iRU4iIGRi
LWlkPSJwYTI1YTB0dDRmeGVzNGV2NXI4cHp4cm50cmRyZWYwZjV2ZXoiPjU2PC9rZXk+PC9mb3Jl
aWduLWtleXM+PHJlZi10eXBlIG5hbWU9IkpvdXJuYWwgQXJ0aWNsZSI+MTc8L3JlZi10eXBlPjxj
b250cmlidXRvcnM+PGF1dGhvcnM+PGF1dGhvcj5NZXVzbmllciwgSS48L2F1dGhvcj48YXV0aG9y
Pk9sc2VuLCBKLiBMLjwvYXV0aG9yPjxhdXRob3I+U3RhbSwgVy4gVC48L2F1dGhvcj48YXV0aG9y
PkRlc3RvbWJlLCBDLjwvYXV0aG9yPjxhdXRob3I+VmFsZXJvLCBNLjwvYXV0aG9yPjwvYXV0aG9y
cz48L2NvbnRyaWJ1dG9ycz48YXV0aC1hZGRyZXNzPlVuaXYgTGlsbGUgMSwgTGFiIEdlbmV0ICZh
bXA7IEV2b2x1dCBQb3B1bGF0IFZlZ2V0YWxlcywgQ05SUywgVVBSRVNBIDgwMTYsIEYtNTk2NTUg
VmlsbGVuZXV2ZSBEYXNjcSwgRnJhbmNlLiBVbml2IEdyb25pbmdlbiwgQ3RyIEJpb2wsIEN0ciBF
Y29sICZhbXA7IEV2b2x1dGlvbmFyeSBTdHVkaWVzLCBEZXB0IE1hcmluZSBCaW9sLCBOTC05NzUw
IEFBIEhhcmVuLCBOZXRoZXJsYW5kcy4mI3hEO1ZhbGVybywgTSwgVW5pdiBMaWxsZSAxLCBMYWIg
R2VuZXQgJmFtcDsgRXZvbHV0IFBvcHVsYXQgVmVnZXRhbGVzLCBDTlJTLCBVUFJFU0EgODAxNiwg
QmF0aW1lbnQgU04yLCBGLTU5NjU1IFZpbGxlbmV1dmUgRGFzY3EsIEZyYW5jZS48L2F1dGgtYWRk
cmVzcz48dGl0bGVzPjx0aXRsZT48c3R5bGUgZmFjZT0ibm9ybWFsIiBmb250PSJkZWZhdWx0IiBz
aXplPSIxMDAlIj5QaHlsb2dlbmV0aWMgYW5hbHlzZXMgb2YgPC9zdHlsZT48c3R5bGUgZmFjZT0i
aXRhbGljIiBmb250PSJkZWZhdWx0IiBzaXplPSIxMDAlIj5DYXVsZXJwYSB0YXhpZm9saWE8L3N0
eWxlPjxzdHlsZSBmYWNlPSJub3JtYWwiIGZvbnQ9ImRlZmF1bHQiIHNpemU9IjEwMCUiPiAoQ2hs
b3JvcGh5dGEpIGFuZCBvZiBpdHMgYXNzb2NpYXRlZCBiYWN0ZXJpYWwgbWljcm9mbG9yYSBwcm92
aWRlIGNsdWVzIHRvIHRoZSBvcmlnaW4gb2YgdGhlIE1lZGl0ZXJyYW5lYW4gaW50cm9kdWN0aW9u
PC9zdHlsZT48L3RpdGxlPjxzZWNvbmRhcnktdGl0bGU+TW9sZWN1bGFyIEVjb2xvZ3k8L3NlY29u
ZGFyeS10aXRsZT48YWx0LXRpdGxlPk1vbC4gRWNvbC48L2FsdC10aXRsZT48L3RpdGxlcz48cGVy
aW9kaWNhbD48ZnVsbC10aXRsZT5Nb2xlY3VsYXIgRWNvbG9neTwvZnVsbC10aXRsZT48YWJici0x
Pk1vbC4gRWNvbC48L2FiYnItMT48YWJici0yPk1vbCBFY29sPC9hYmJyLTI+PC9wZXJpb2RpY2Fs
PjxhbHQtcGVyaW9kaWNhbD48ZnVsbC10aXRsZT5Nb2xlY3VsYXIgRWNvbG9neTwvZnVsbC10aXRs
ZT48YWJici0xPk1vbC4gRWNvbC48L2FiYnItMT48YWJici0yPk1vbCBFY29sPC9hYmJyLTI+PC9h
bHQtcGVyaW9kaWNhbD48cGFnZXM+OTMxLTk0NjwvcGFnZXM+PHZvbHVtZT4xMDwvdm9sdW1lPjxu
dW1iZXI+NDwvbnVtYmVyPjxrZXl3b3Jkcz48a2V5d29yZD4xNlM8L2tleXdvcmQ+PGtleXdvcmQ+
YWxnYTwva2V5d29yZD48a2V5d29yZD5hbGdhZS1hc3NvY2lhdGVkIGJhY3RlcmlhPC9rZXl3b3Jk
PjxrZXl3b3JkPkNhdWxlcnBhIHRheGlmb2xpYTwva2V5d29yZD48a2V5d29yZD5pbnZhc2l2ZTwv
a2V5d29yZD48a2V5d29yZD5zcGVjaWVzPC9rZXl3b3JkPjxrZXl3b3JkPklUUzwva2V5d29yZD48
a2V5d29yZD5iYWN0ZXJpb3BsYW5rdG9uIGNvbW11bml0aWVzPC9rZXl3b3JkPjxrZXl3b3JkPm5p
dHJvZ2VuLWZpeGF0aW9uPC9rZXl3b3JkPjxrZXl3b3JkPm1hcmluZTwva2V5d29yZD48a2V5d29y
ZD5zZWE8L2tleXdvcmQ+PGtleXdvcmQ+ZGl2ZXJzaXR5PC9rZXl3b3JkPjxrZXl3b3JkPmlkZW50
aWZpY2F0aW9uPC9rZXl3b3JkPjxrZXl3b3JkPnBvbHltb3JwaGlzbTwva2V5d29yZD48a2V5d29y
ZD5ldm9sdXRpb248L2tleXdvcmQ+PGtleXdvcmQ+ZGF0YWJhc2U8L2tleXdvcmQ+PGtleXdvcmQ+
YXRsYW50aWM8L2tleXdvcmQ+PC9rZXl3b3Jkcz48ZGF0ZXM+PHllYXI+MjAwMTwveWVhcj48cHVi
LWRhdGVzPjxkYXRlPkFwcjwvZGF0ZT48L3B1Yi1kYXRlcz48L2RhdGVzPjxpc2JuPjA5NjItMTA4
MzwvaXNibj48YWNjZXNzaW9uLW51bT5JU0k6MDAwMTY4NDU1NTAwMDEyPC9hY2Nlc3Npb24tbnVt
Pjx3b3JrLXR5cGU+QXJ0aWNsZTwvd29yay10eXBlPjx1cmxzPjxyZWxhdGVkLXVybHM+PHVybD4m
bHQ7R28gdG8gSVNJJmd0OzovLzAwMDE2ODQ1NTUwMDAxMjwvdXJsPjwvcmVsYXRlZC11cmxzPjwv
dXJscz48bGFuZ3VhZ2U+RW5nbGlzaDwvbGFuZ3VhZ2U+PC9yZWNvcmQ+PC9DaXRlPjwvRW5kTm90
ZT4A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NZXVzbmllcjwvQXV0aG9yPjxZZWFyPjIwMDE8L1llYXI+
PFJlY051bT41NjwvUmVjTnVtPjxEaXNwbGF5VGV4dD5bNV08L0Rpc3BsYXlUZXh0PjxyZWNvcmQ+
PHJlYy1udW1iZXI+NTY8L3JlYy1udW1iZXI+PGZvcmVpZ24ta2V5cz48a2V5IGFwcD0iRU4iIGRi
LWlkPSJwYTI1YTB0dDRmeGVzNGV2NXI4cHp4cm50cmRyZWYwZjV2ZXoiPjU2PC9rZXk+PC9mb3Jl
aWduLWtleXM+PHJlZi10eXBlIG5hbWU9IkpvdXJuYWwgQXJ0aWNsZSI+MTc8L3JlZi10eXBlPjxj
b250cmlidXRvcnM+PGF1dGhvcnM+PGF1dGhvcj5NZXVzbmllciwgSS48L2F1dGhvcj48YXV0aG9y
Pk9sc2VuLCBKLiBMLjwvYXV0aG9yPjxhdXRob3I+U3RhbSwgVy4gVC48L2F1dGhvcj48YXV0aG9y
PkRlc3RvbWJlLCBDLjwvYXV0aG9yPjxhdXRob3I+VmFsZXJvLCBNLjwvYXV0aG9yPjwvYXV0aG9y
cz48L2NvbnRyaWJ1dG9ycz48YXV0aC1hZGRyZXNzPlVuaXYgTGlsbGUgMSwgTGFiIEdlbmV0ICZh
bXA7IEV2b2x1dCBQb3B1bGF0IFZlZ2V0YWxlcywgQ05SUywgVVBSRVNBIDgwMTYsIEYtNTk2NTUg
VmlsbGVuZXV2ZSBEYXNjcSwgRnJhbmNlLiBVbml2IEdyb25pbmdlbiwgQ3RyIEJpb2wsIEN0ciBF
Y29sICZhbXA7IEV2b2x1dGlvbmFyeSBTdHVkaWVzLCBEZXB0IE1hcmluZSBCaW9sLCBOTC05NzUw
IEFBIEhhcmVuLCBOZXRoZXJsYW5kcy4mI3hEO1ZhbGVybywgTSwgVW5pdiBMaWxsZSAxLCBMYWIg
R2VuZXQgJmFtcDsgRXZvbHV0IFBvcHVsYXQgVmVnZXRhbGVzLCBDTlJTLCBVUFJFU0EgODAxNiwg
QmF0aW1lbnQgU04yLCBGLTU5NjU1IFZpbGxlbmV1dmUgRGFzY3EsIEZyYW5jZS48L2F1dGgtYWRk
cmVzcz48dGl0bGVzPjx0aXRsZT48c3R5bGUgZmFjZT0ibm9ybWFsIiBmb250PSJkZWZhdWx0IiBz
aXplPSIxMDAlIj5QaHlsb2dlbmV0aWMgYW5hbHlzZXMgb2YgPC9zdHlsZT48c3R5bGUgZmFjZT0i
aXRhbGljIiBmb250PSJkZWZhdWx0IiBzaXplPSIxMDAlIj5DYXVsZXJwYSB0YXhpZm9saWE8L3N0
eWxlPjxzdHlsZSBmYWNlPSJub3JtYWwiIGZvbnQ9ImRlZmF1bHQiIHNpemU9IjEwMCUiPiAoQ2hs
b3JvcGh5dGEpIGFuZCBvZiBpdHMgYXNzb2NpYXRlZCBiYWN0ZXJpYWwgbWljcm9mbG9yYSBwcm92
aWRlIGNsdWVzIHRvIHRoZSBvcmlnaW4gb2YgdGhlIE1lZGl0ZXJyYW5lYW4gaW50cm9kdWN0aW9u
PC9zdHlsZT48L3RpdGxlPjxzZWNvbmRhcnktdGl0bGU+TW9sZWN1bGFyIEVjb2xvZ3k8L3NlY29u
ZGFyeS10aXRsZT48YWx0LXRpdGxlPk1vbC4gRWNvbC48L2FsdC10aXRsZT48L3RpdGxlcz48cGVy
aW9kaWNhbD48ZnVsbC10aXRsZT5Nb2xlY3VsYXIgRWNvbG9neTwvZnVsbC10aXRsZT48YWJici0x
Pk1vbC4gRWNvbC48L2FiYnItMT48YWJici0yPk1vbCBFY29sPC9hYmJyLTI+PC9wZXJpb2RpY2Fs
PjxhbHQtcGVyaW9kaWNhbD48ZnVsbC10aXRsZT5Nb2xlY3VsYXIgRWNvbG9neTwvZnVsbC10aXRs
ZT48YWJici0xPk1vbC4gRWNvbC48L2FiYnItMT48YWJici0yPk1vbCBFY29sPC9hYmJyLTI+PC9h
bHQtcGVyaW9kaWNhbD48cGFnZXM+OTMxLTk0NjwvcGFnZXM+PHZvbHVtZT4xMDwvdm9sdW1lPjxu
dW1iZXI+NDwvbnVtYmVyPjxrZXl3b3Jkcz48a2V5d29yZD4xNlM8L2tleXdvcmQ+PGtleXdvcmQ+
YWxnYTwva2V5d29yZD48a2V5d29yZD5hbGdhZS1hc3NvY2lhdGVkIGJhY3RlcmlhPC9rZXl3b3Jk
PjxrZXl3b3JkPkNhdWxlcnBhIHRheGlmb2xpYTwva2V5d29yZD48a2V5d29yZD5pbnZhc2l2ZTwv
a2V5d29yZD48a2V5d29yZD5zcGVjaWVzPC9rZXl3b3JkPjxrZXl3b3JkPklUUzwva2V5d29yZD48
a2V5d29yZD5iYWN0ZXJpb3BsYW5rdG9uIGNvbW11bml0aWVzPC9rZXl3b3JkPjxrZXl3b3JkPm5p
dHJvZ2VuLWZpeGF0aW9uPC9rZXl3b3JkPjxrZXl3b3JkPm1hcmluZTwva2V5d29yZD48a2V5d29y
ZD5zZWE8L2tleXdvcmQ+PGtleXdvcmQ+ZGl2ZXJzaXR5PC9rZXl3b3JkPjxrZXl3b3JkPmlkZW50
aWZpY2F0aW9uPC9rZXl3b3JkPjxrZXl3b3JkPnBvbHltb3JwaGlzbTwva2V5d29yZD48a2V5d29y
ZD5ldm9sdXRpb248L2tleXdvcmQ+PGtleXdvcmQ+ZGF0YWJhc2U8L2tleXdvcmQ+PGtleXdvcmQ+
YXRsYW50aWM8L2tleXdvcmQ+PC9rZXl3b3Jkcz48ZGF0ZXM+PHllYXI+MjAwMTwveWVhcj48cHVi
LWRhdGVzPjxkYXRlPkFwcjwvZGF0ZT48L3B1Yi1kYXRlcz48L2RhdGVzPjxpc2JuPjA5NjItMTA4
MzwvaXNibj48YWNjZXNzaW9uLW51bT5JU0k6MDAwMTY4NDU1NTAwMDEyPC9hY2Nlc3Npb24tbnVt
Pjx3b3JrLXR5cGU+QXJ0aWNsZTwvd29yay10eXBlPjx1cmxzPjxyZWxhdGVkLXVybHM+PHVybD4m
bHQ7R28gdG8gSVNJJmd0OzovLzAwMDE2ODQ1NTUwMDAxMjwvdXJsPjwvcmVsYXRlZC11cmxzPjwv
dXJscz48bGFuZ3VhZ2U+RW5nbGlzaDwvbGFuZ3VhZ2U+PC9yZWNvcmQ+PC9DaXRlPjwvRW5kTm90
ZT4A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5" w:tooltip="Meusnier, 2001 #56" w:history="1">
              <w:r w:rsidR="00E75ACC">
                <w:rPr>
                  <w:rFonts w:cs="Times New Roman"/>
                  <w:noProof/>
                  <w:sz w:val="20"/>
                </w:rPr>
                <w:t>5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 w:val="restart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Alphaproteobacteria</w:t>
            </w:r>
            <w:proofErr w:type="spellEnd"/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Alphaproteobacterium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D323 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FJ440988</w:t>
            </w:r>
          </w:p>
        </w:tc>
        <w:tc>
          <w:tcPr>
            <w:tcW w:w="2977" w:type="dxa"/>
          </w:tcPr>
          <w:p w:rsidR="00C62A10" w:rsidRPr="00DF1767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 w:rsidRPr="00DF1767">
              <w:rPr>
                <w:rFonts w:cs="Times New Roman"/>
                <w:i/>
                <w:sz w:val="20"/>
              </w:rPr>
              <w:t>Delisea</w:t>
            </w:r>
            <w:proofErr w:type="spellEnd"/>
            <w:r w:rsidRPr="00DF1767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DF1767">
              <w:rPr>
                <w:rFonts w:cs="Times New Roman"/>
                <w:i/>
                <w:sz w:val="20"/>
              </w:rPr>
              <w:t>pulchra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QZW5lc3lhbjwvQXV0aG9yPjxZZWFyPjIwMDk8L1llYXI+
PFJlY051bT44PC9SZWNOdW0+PERpc3BsYXlUZXh0PlsxXTwvRGlzcGxheVRleHQ+PHJlY29yZD48
cmVjLW51bWJlcj44PC9yZWMtbnVtYmVyPjxmb3JlaWduLWtleXM+PGtleSBhcHA9IkVOIiBkYi1p
ZD0icGEyNWEwdHQ0ZnhlczRldjVyOHB6eHJudHJkcmVmMGY1dmV6Ij44PC9rZXk+PC9mb3JlaWdu
LWtleXM+PHJlZi10eXBlIG5hbWU9IkpvdXJuYWwgQXJ0aWNsZSI+MTc8L3JlZi10eXBlPjxjb250
cmlidXRvcnM+PGF1dGhvcnM+PGF1dGhvcj5QZW5lc3lhbiwgQS48L2F1dGhvcj48YXV0aG9yPk1h
cnNoYWxsLUpvbmVzLCBaLjwvYXV0aG9yPjxhdXRob3I+SG9sbXN0cm9tLCBDLjwvYXV0aG9yPjxh
dXRob3I+S2plbGxlYmVyZywgUy48L2F1dGhvcj48YXV0aG9yPkVnYW4sIFMuPC9hdXRob3I+PC9h
dXRob3JzPjwvY29udHJpYnV0b3JzPjxhdXRoLWFkZHJlc3M+W1BlbmVzeWFuLCBBbmFoaXQ7IEhv
bG1zdHJvbSwgQ2Fyb2xhOyBLamVsbGViZXJnLCBTdGFmZmFuOyBFZ2FuLCBTdWhlbGVuXSBVbml2
IE5ldyBTIFdhbGVzLCBTY2ggQmlvdGVjaG5vbCAmYW1wOyBCaW9tb2wgU2NpLCBDdHIgTWFyaW5l
IEJpb2lubm92YXQsIFN5ZG5leSwgTlNXIDIwNTIsIEF1c3RyYWxpYS4gW01hcnNoYWxsLUpvbmVz
LCBab2VdIFdhbHRoYW0gV29sZHMsIFdhbHRoYW0gQ3RyIFBldCBOdXRyLCBNZWx0b24gTW93YnJh
eSwgTGVpY3MsIEVuZ2xhbmQuJiN4RDtLamVsbGViZXJnLCBTLCBVbml2IE5ldyBTIFdhbGVzLCBT
Y2ggQmlvdGVjaG5vbCAmYW1wOyBCaW9tb2wgU2NpLCBDdHIgTWFyaW5lIEJpb2lubm92YXQsIFN5
ZG5leSwgTlNXIDIwNTIsIEF1c3RyYWxpYS4mI3hEO3Mua2plbGxlYmVyZ0B1bnN3LmVkdS5hdTwv
YXV0aC1hZGRyZXNzPjx0aXRsZXM+PHRpdGxlPkFudGltaWNyb2JpYWwgYWN0aXZpdHkgb2JzZXJ2
ZWQgYW1vbmcgY3VsdHVyZWQgbWFyaW5lIGVwaXBoeXRpYyBiYWN0ZXJpYSByZWZsZWN0cyB0aGVp
ciBwb3RlbnRpYWwgYXMgYSBzb3VyY2Ugb2YgbmV3IGRydWdzPC90aXRsZT48c2Vjb25kYXJ5LXRp
dGxlPkZFTVMgTWljcm9iaW9sb2d5IEVjb2xvZ3k8L3NlY29uZGFyeS10aXRsZT48YWx0LXRpdGxl
PkZFTVMgTWljcm9iaW9sLiBFY29sLjwvYWx0LXRpdGxlPjwvdGl0bGVzPjxwZXJpb2RpY2FsPjxm
dWxsLXRpdGxlPkZFTVMgTWljcm9iaW9sb2d5IEVjb2xvZ3k8L2Z1bGwtdGl0bGU+PGFiYnItMT5G
RU1TIE1pY3JvYmlvbC4gRWNvbC48L2FiYnItMT48YWJici0yPkZFTVMgTWljcm9iaW9sIEVjb2w8
L2FiYnItMj48L3BlcmlvZGljYWw+PGFsdC1wZXJpb2RpY2FsPjxmdWxsLXRpdGxlPkZFTVMgTWlj
cm9iaW9sb2d5IEVjb2xvZ3k8L2Z1bGwtdGl0bGU+PGFiYnItMT5GRU1TIE1pY3JvYmlvbC4gRWNv
bC48L2FiYnItMT48YWJici0yPkZFTVMgTWljcm9iaW9sIEVjb2w8L2FiYnItMj48L2FsdC1wZXJp
b2RpY2FsPjxwYWdlcz4xMTMtMTI0PC9wYWdlcz48dm9sdW1lPjY5PC92b2x1bWU+PG51bWJlcj4x
PC9udW1iZXI+PGtleXdvcmRzPjxrZXl3b3JkPmFudGltaWNyb2JpYWwtcHJvZHVjaW5nIGJhY3Rl
cmlhPC9rZXl3b3JkPjxrZXl3b3JkPkRlbGlzZWEgcHVsY2hyYTwva2V5d29yZD48a2V5d29yZD5V
bHZhIGF1c3RyYWxpczwva2V5d29yZD48a2V5d29yZD5lcGliaW9udHM8L2tleXdvcmQ+PGtleXdv
cmQ+cGh5bG9nZW5ldGljIGRpdmVyc2l0eTwva2V5d29yZD48a2V5d29yZD5zcG9uZ2UgcmhvcGFs
b2VpZGVzLW9kb3JhYmlsZTwva2V5d29yZD48a2V5d29yZD5jb3JhbCBvY3VsaW5hLXBhdGFnb25p
Y2E8L2tleXdvcmQ+PGtleXdvcmQ+dWx2YS1wZXJ0dXNhPC9rZXl3b3JkPjxrZXl3b3JkPmNobG9y
b3BoeXRhPC9rZXl3b3JkPjxrZXl3b3JkPmVudmlyb25tZW50YWwgZG5hPC9rZXl3b3JkPjxrZXl3
b3JkPmVzY2hlcmljaGlhLWNvbGk8L2tleXdvcmQ+PGtleXdvcmQ+cGh5bG9nZW5ldGljPC9rZXl3
b3JkPjxrZXl3b3JkPmRpdmVyc2l0eTwva2V5d29yZD48a2V5d29yZD5hbHBoYS1wcm90ZW9iYWN0
ZXJpdW08L2tleXdvcmQ+PGtleXdvcmQ+bWVkaXRlcnJhbmVhbiBzcG9uZ2VzPC9rZXl3b3JkPjxr
ZXl3b3JkPmFudGliaW90aWM8L2tleXdvcmQ+PGtleXdvcmQ+cHJvZHVjdGlvbjwva2V5d29yZD48
a2V5d29yZD50aGVvbmVsbGEtc3dpbmhvZWk8L2tleXdvcmQ+PC9rZXl3b3Jkcz48ZGF0ZXM+PHll
YXI+MjAwOTwveWVhcj48cHViLWRhdGVzPjxkYXRlPkp1bDwvZGF0ZT48L3B1Yi1kYXRlcz48L2Rh
dGVzPjxpc2JuPjAxNjgtNjQ5NjwvaXNibj48YWNjZXNzaW9uLW51bT5JU0k6MDAwMjY2NjM3MjAw
MDExPC9hY2Nlc3Npb24tbnVtPjx3b3JrLXR5cGU+UmV2aWV3PC93b3JrLXR5cGU+PHVybHM+PHJl
bGF0ZWQtdXJscz48dXJsPiZsdDtHbyB0byBJU0kmZ3Q7Oi8vMDAwMjY2NjM3MjAwMDExPC91cmw+
PC9yZWxhdGVkLXVybHM+PC91cmxzPjxlbGVjdHJvbmljLXJlc291cmNlLW51bT4xMC4xMTExL2ou
MTU3NC02OTQxLjIwMDkuMDA2ODgueDwvZWxlY3Ryb25pYy1yZXNvdXJjZS1udW0+PGxhbmd1YWdl
PkVuZ2xpc2g8L2xhbmd1YWdlPjwvcmVjb3JkPjwvQ2l0ZT48L0VuZE5vdGU+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QZW5lc3lhbjwvQXV0aG9yPjxZZWFyPjIwMDk8L1llYXI+
PFJlY051bT44PC9SZWNOdW0+PERpc3BsYXlUZXh0PlsxXTwvRGlzcGxheVRleHQ+PHJlY29yZD48
cmVjLW51bWJlcj44PC9yZWMtbnVtYmVyPjxmb3JlaWduLWtleXM+PGtleSBhcHA9IkVOIiBkYi1p
ZD0icGEyNWEwdHQ0ZnhlczRldjVyOHB6eHJudHJkcmVmMGY1dmV6Ij44PC9rZXk+PC9mb3JlaWdu
LWtleXM+PHJlZi10eXBlIG5hbWU9IkpvdXJuYWwgQXJ0aWNsZSI+MTc8L3JlZi10eXBlPjxjb250
cmlidXRvcnM+PGF1dGhvcnM+PGF1dGhvcj5QZW5lc3lhbiwgQS48L2F1dGhvcj48YXV0aG9yPk1h
cnNoYWxsLUpvbmVzLCBaLjwvYXV0aG9yPjxhdXRob3I+SG9sbXN0cm9tLCBDLjwvYXV0aG9yPjxh
dXRob3I+S2plbGxlYmVyZywgUy48L2F1dGhvcj48YXV0aG9yPkVnYW4sIFMuPC9hdXRob3I+PC9h
dXRob3JzPjwvY29udHJpYnV0b3JzPjxhdXRoLWFkZHJlc3M+W1BlbmVzeWFuLCBBbmFoaXQ7IEhv
bG1zdHJvbSwgQ2Fyb2xhOyBLamVsbGViZXJnLCBTdGFmZmFuOyBFZ2FuLCBTdWhlbGVuXSBVbml2
IE5ldyBTIFdhbGVzLCBTY2ggQmlvdGVjaG5vbCAmYW1wOyBCaW9tb2wgU2NpLCBDdHIgTWFyaW5l
IEJpb2lubm92YXQsIFN5ZG5leSwgTlNXIDIwNTIsIEF1c3RyYWxpYS4gW01hcnNoYWxsLUpvbmVz
LCBab2VdIFdhbHRoYW0gV29sZHMsIFdhbHRoYW0gQ3RyIFBldCBOdXRyLCBNZWx0b24gTW93YnJh
eSwgTGVpY3MsIEVuZ2xhbmQuJiN4RDtLamVsbGViZXJnLCBTLCBVbml2IE5ldyBTIFdhbGVzLCBT
Y2ggQmlvdGVjaG5vbCAmYW1wOyBCaW9tb2wgU2NpLCBDdHIgTWFyaW5lIEJpb2lubm92YXQsIFN5
ZG5leSwgTlNXIDIwNTIsIEF1c3RyYWxpYS4mI3hEO3Mua2plbGxlYmVyZ0B1bnN3LmVkdS5hdTwv
YXV0aC1hZGRyZXNzPjx0aXRsZXM+PHRpdGxlPkFudGltaWNyb2JpYWwgYWN0aXZpdHkgb2JzZXJ2
ZWQgYW1vbmcgY3VsdHVyZWQgbWFyaW5lIGVwaXBoeXRpYyBiYWN0ZXJpYSByZWZsZWN0cyB0aGVp
ciBwb3RlbnRpYWwgYXMgYSBzb3VyY2Ugb2YgbmV3IGRydWdzPC90aXRsZT48c2Vjb25kYXJ5LXRp
dGxlPkZFTVMgTWljcm9iaW9sb2d5IEVjb2xvZ3k8L3NlY29uZGFyeS10aXRsZT48YWx0LXRpdGxl
PkZFTVMgTWljcm9iaW9sLiBFY29sLjwvYWx0LXRpdGxlPjwvdGl0bGVzPjxwZXJpb2RpY2FsPjxm
dWxsLXRpdGxlPkZFTVMgTWljcm9iaW9sb2d5IEVjb2xvZ3k8L2Z1bGwtdGl0bGU+PGFiYnItMT5G
RU1TIE1pY3JvYmlvbC4gRWNvbC48L2FiYnItMT48YWJici0yPkZFTVMgTWljcm9iaW9sIEVjb2w8
L2FiYnItMj48L3BlcmlvZGljYWw+PGFsdC1wZXJpb2RpY2FsPjxmdWxsLXRpdGxlPkZFTVMgTWlj
cm9iaW9sb2d5IEVjb2xvZ3k8L2Z1bGwtdGl0bGU+PGFiYnItMT5GRU1TIE1pY3JvYmlvbC4gRWNv
bC48L2FiYnItMT48YWJici0yPkZFTVMgTWljcm9iaW9sIEVjb2w8L2FiYnItMj48L2FsdC1wZXJp
b2RpY2FsPjxwYWdlcz4xMTMtMTI0PC9wYWdlcz48dm9sdW1lPjY5PC92b2x1bWU+PG51bWJlcj4x
PC9udW1iZXI+PGtleXdvcmRzPjxrZXl3b3JkPmFudGltaWNyb2JpYWwtcHJvZHVjaW5nIGJhY3Rl
cmlhPC9rZXl3b3JkPjxrZXl3b3JkPkRlbGlzZWEgcHVsY2hyYTwva2V5d29yZD48a2V5d29yZD5V
bHZhIGF1c3RyYWxpczwva2V5d29yZD48a2V5d29yZD5lcGliaW9udHM8L2tleXdvcmQ+PGtleXdv
cmQ+cGh5bG9nZW5ldGljIGRpdmVyc2l0eTwva2V5d29yZD48a2V5d29yZD5zcG9uZ2UgcmhvcGFs
b2VpZGVzLW9kb3JhYmlsZTwva2V5d29yZD48a2V5d29yZD5jb3JhbCBvY3VsaW5hLXBhdGFnb25p
Y2E8L2tleXdvcmQ+PGtleXdvcmQ+dWx2YS1wZXJ0dXNhPC9rZXl3b3JkPjxrZXl3b3JkPmNobG9y
b3BoeXRhPC9rZXl3b3JkPjxrZXl3b3JkPmVudmlyb25tZW50YWwgZG5hPC9rZXl3b3JkPjxrZXl3
b3JkPmVzY2hlcmljaGlhLWNvbGk8L2tleXdvcmQ+PGtleXdvcmQ+cGh5bG9nZW5ldGljPC9rZXl3
b3JkPjxrZXl3b3JkPmRpdmVyc2l0eTwva2V5d29yZD48a2V5d29yZD5hbHBoYS1wcm90ZW9iYWN0
ZXJpdW08L2tleXdvcmQ+PGtleXdvcmQ+bWVkaXRlcnJhbmVhbiBzcG9uZ2VzPC9rZXl3b3JkPjxr
ZXl3b3JkPmFudGliaW90aWM8L2tleXdvcmQ+PGtleXdvcmQ+cHJvZHVjdGlvbjwva2V5d29yZD48
a2V5d29yZD50aGVvbmVsbGEtc3dpbmhvZWk8L2tleXdvcmQ+PC9rZXl3b3Jkcz48ZGF0ZXM+PHll
YXI+MjAwOTwveWVhcj48cHViLWRhdGVzPjxkYXRlPkp1bDwvZGF0ZT48L3B1Yi1kYXRlcz48L2Rh
dGVzPjxpc2JuPjAxNjgtNjQ5NjwvaXNibj48YWNjZXNzaW9uLW51bT5JU0k6MDAwMjY2NjM3MjAw
MDExPC9hY2Nlc3Npb24tbnVtPjx3b3JrLXR5cGU+UmV2aWV3PC93b3JrLXR5cGU+PHVybHM+PHJl
bGF0ZWQtdXJscz48dXJsPiZsdDtHbyB0byBJU0kmZ3Q7Oi8vMDAwMjY2NjM3MjAwMDExPC91cmw+
PC9yZWxhdGVkLXVybHM+PC91cmxzPjxlbGVjdHJvbmljLXJlc291cmNlLW51bT4xMC4xMTExL2ou
MTU3NC02OTQxLjIwMDkuMDA2ODgueDwvZWxlY3Ryb25pYy1yZXNvdXJjZS1udW0+PGxhbmd1YWdl
PkVuZ2xpc2g8L2xhbmd1YWdlPjwvcmVjb3JkPjwvQ2l0ZT48L0VuZE5vdGU+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1" w:tooltip="Penesyan, 2009 #8" w:history="1">
              <w:r w:rsidR="00E75ACC">
                <w:rPr>
                  <w:rFonts w:cs="Times New Roman"/>
                  <w:noProof/>
                  <w:sz w:val="20"/>
                </w:rPr>
                <w:t>1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Alphaproteobacterium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L96 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AM913948</w:t>
            </w:r>
          </w:p>
        </w:tc>
        <w:tc>
          <w:tcPr>
            <w:tcW w:w="2977" w:type="dxa"/>
          </w:tcPr>
          <w:p w:rsidR="00C62A10" w:rsidRPr="00D7756C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 w:rsidRPr="00D7756C">
              <w:rPr>
                <w:rFonts w:cs="Times New Roman"/>
                <w:i/>
                <w:sz w:val="20"/>
              </w:rPr>
              <w:t>Saccharina</w:t>
            </w:r>
            <w:proofErr w:type="spellEnd"/>
            <w:r w:rsidRPr="00D7756C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D7756C">
              <w:rPr>
                <w:rFonts w:cs="Times New Roman"/>
                <w:i/>
                <w:sz w:val="20"/>
              </w:rPr>
              <w:t>latissima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XaWVzZTwvQXV0aG9yPjxZZWFyPjIwMDk8L1llYXI+PFJl
Y051bT40OTwvUmVjTnVtPjxEaXNwbGF5VGV4dD5bMl08L0Rpc3BsYXlUZXh0PjxyZWNvcmQ+PHJl
Yy1udW1iZXI+NDk8L3JlYy1udW1iZXI+PGZvcmVpZ24ta2V5cz48a2V5IGFwcD0iRU4iIGRiLWlk
PSJwYTI1YTB0dDRmeGVzNGV2NXI4cHp4cm50cmRyZWYwZjV2ZXoiPjQ5PC9rZXk+PC9mb3JlaWdu
LWtleXM+PHJlZi10eXBlIG5hbWU9IkpvdXJuYWwgQXJ0aWNsZSI+MTc8L3JlZi10eXBlPjxjb250
cmlidXRvcnM+PGF1dGhvcnM+PGF1dGhvcj5XaWVzZSwgSi48L2F1dGhvcj48YXV0aG9yPlRoaWVs
LCBWLjwvYXV0aG9yPjxhdXRob3I+TmFnZWwsIEsuPC9hdXRob3I+PGF1dGhvcj5TdGF1ZmVuYmVy
Z2VyLCBULjwvYXV0aG9yPjxhdXRob3I+SW1ob2ZmLCBKLiBGLjwvYXV0aG9yPjwvYXV0aG9ycz48
L2NvbnRyaWJ1dG9ycz48YXV0aC1hZGRyZXNzPltXaWVzZSwgSnV0dGE7IFRoaWVsLCBWZXJhOyBO
YWdlbCwgS2Vyc3RpbjsgU3RhdWZlbmJlcmdlciwgVGltOyBJbWhvZmYsIEpvaGFubmVzIEYuXSBM
ZWlibml6IEluc3QgTWVlcmVzd2lzc2Vuc2NoIElGTSBHRU9NQVIsIEQtMjQxMDUgS2llbCwgR2Vy
bWFueS4mI3hEO0ltaG9mZiwgSkYsIExlaWJuaXogSW5zdCBNZWVyZXN3aXNzZW5zY2ggSUZNIEdF
T01BUiwgRHVzdGVybmJyb29rZXIgV2VnIDIwLCBELTI0MTA1IEtpZWwsIEdlcm1hbnkuJiN4RDtq
aW1ob2ZmQGlmbS1nZW9tYXIuZGU8L2F1dGgtYWRkcmVzcz48dGl0bGVzPjx0aXRsZT48c3R5bGUg
ZmFjZT0ibm9ybWFsIiBmb250PSJkZWZhdWx0IiBzaXplPSIxMDAlIj5EaXZlcnNpdHkgb2YgYW50
aWJpb3RpYy1hY3RpdmUgYmFjdGVyaWEgYXNzb2NpYXRlZCB3aXRoIHRoZSBicm93biBhbGdhPC9z
dHlsZT48c3R5bGUgZmFjZT0iaXRhbGljIiBmb250PSJkZWZhdWx0IiBzaXplPSIxMDAlIj4gTGFt
aW5hcmlhIHNhY2NoYXJpbmE8L3N0eWxlPjxzdHlsZSBmYWNlPSJub3JtYWwiIGZvbnQ9ImRlZmF1
bHQiIHNpemU9IjEwMCUiPiBmcm9tIHRoZSBCYWx0aWMgU2VhPC9zdHlsZT48L3RpdGxlPjxzZWNv
bmRhcnktdGl0bGU+TWFyaW5lIEJpb3RlY2hub2xvZ3k8L3NlY29uZGFyeS10aXRsZT48YWx0LXRp
dGxlPk1hci4gQmlvdGVjaG5vbC48L2FsdC10aXRsZT48L3RpdGxlcz48cGVyaW9kaWNhbD48ZnVs
bC10aXRsZT5NYXJpbmUgQmlvdGVjaG5vbG9neTwvZnVsbC10aXRsZT48YWJici0xPk1hci4gQmlv
dGVjaG5vbC48L2FiYnItMT48YWJici0yPk1hciBCaW90ZWNobm9sPC9hYmJyLTI+PC9wZXJpb2Rp
Y2FsPjxhbHQtcGVyaW9kaWNhbD48ZnVsbC10aXRsZT5NYXJpbmUgQmlvdGVjaG5vbG9neTwvZnVs
bC10aXRsZT48YWJici0xPk1hci4gQmlvdGVjaG5vbC48L2FiYnItMT48YWJici0yPk1hciBCaW90
ZWNobm9sPC9hYmJyLTI+PC9hbHQtcGVyaW9kaWNhbD48cGFnZXM+Mjg3LTMwMDwvcGFnZXM+PHZv
bHVtZT4xMTwvdm9sdW1lPjxudW1iZXI+MjwvbnVtYmVyPjxrZXl3b3Jkcz48a2V5d29yZD5MYW1p
bmFyaWEgc2FjY2hhcmluYTwva2V5d29yZD48a2V5d29yZD5BbGdhLWFzc29jaWF0ZWQgYmFjdGVy
aWE8L2tleXdvcmQ+PGtleXdvcmQ+SXNvbGF0aW9uPC9rZXl3b3JkPjxrZXl3b3JkPlBoeWxvZ2Vu
eTwva2V5d29yZD48a2V5d29yZD5Ob3ZlbCB0YXhhPC9rZXl3b3JkPjxrZXl3b3JkPkFudGltaWNy
b2JpYWwgYWN0aXZpdHk8L2tleXdvcmQ+PGtleXdvcmQ+bWFyaW5lIGJhY3Rlcml1bTwva2V5d29y
ZD48a2V5d29yZD5tYXhpbXVtLWxpa2VsaWhvb2Q8L2tleXdvcmQ+PGtleXdvcmQ+YW50aW1pY3Jv
YmlhbCBhY3Rpdml0aWVzPC9rZXl3b3JkPjxrZXl3b3JkPmFsdGVyb21vbmFzIHNwPC9rZXl3b3Jk
PjxrZXl3b3JkPmRuYS1zZXF1ZW5jZXM8L2tleXdvcmQ+PGtleXdvcmQ+bWV0YWJvbGl0ZXM8L2tl
eXdvcmQ+PGtleXdvcmQ+ZGlzY292ZXJ5PC9rZXl3b3JkPjxrZXl3b3JkPmphcG9uaWNhPC9rZXl3
b3JkPjxrZXl3b3JkPnByb3RlaW48L2tleXdvcmQ+PGtleXdvcmQ+c3BvbmdlPC9rZXl3b3JkPjwv
a2V5d29yZHM+PGRhdGVzPjx5ZWFyPjIwMDk8L3llYXI+PHB1Yi1kYXRlcz48ZGF0ZT5BcHI8L2Rh
dGU+PC9wdWItZGF0ZXM+PC9kYXRlcz48aXNibj4xNDM2LTIyMjg8L2lzYm4+PGFjY2Vzc2lvbi1u
dW0+SVNJOjAwMDI2NDcwMjAwMDAxNDwvYWNjZXNzaW9uLW51bT48d29yay10eXBlPkFydGljbGU8
L3dvcmstdHlwZT48dXJscz48cmVsYXRlZC11cmxzPjx1cmw+Jmx0O0dvIHRvIElTSSZndDs6Ly8w
MDAyNjQ3MDIwMDAwMTQ8L3VybD48L3JlbGF0ZWQtdXJscz48L3VybHM+PGVsZWN0cm9uaWMtcmVz
b3VyY2UtbnVtPjEwLjEwMDcvczEwMTI2LTAwOC05MTQzLTQ8L2VsZWN0cm9uaWMtcmVzb3VyY2Ut
bnVtPjxsYW5ndWFnZT5FbmdsaXNoPC9sYW5ndWFnZT48L3JlY29yZD48L0NpdGU+PC9FbmROb3Rl
Pn=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XaWVzZTwvQXV0aG9yPjxZZWFyPjIwMDk8L1llYXI+PFJl
Y051bT40OTwvUmVjTnVtPjxEaXNwbGF5VGV4dD5bMl08L0Rpc3BsYXlUZXh0PjxyZWNvcmQ+PHJl
Yy1udW1iZXI+NDk8L3JlYy1udW1iZXI+PGZvcmVpZ24ta2V5cz48a2V5IGFwcD0iRU4iIGRiLWlk
PSJwYTI1YTB0dDRmeGVzNGV2NXI4cHp4cm50cmRyZWYwZjV2ZXoiPjQ5PC9rZXk+PC9mb3JlaWdu
LWtleXM+PHJlZi10eXBlIG5hbWU9IkpvdXJuYWwgQXJ0aWNsZSI+MTc8L3JlZi10eXBlPjxjb250
cmlidXRvcnM+PGF1dGhvcnM+PGF1dGhvcj5XaWVzZSwgSi48L2F1dGhvcj48YXV0aG9yPlRoaWVs
LCBWLjwvYXV0aG9yPjxhdXRob3I+TmFnZWwsIEsuPC9hdXRob3I+PGF1dGhvcj5TdGF1ZmVuYmVy
Z2VyLCBULjwvYXV0aG9yPjxhdXRob3I+SW1ob2ZmLCBKLiBGLjwvYXV0aG9yPjwvYXV0aG9ycz48
L2NvbnRyaWJ1dG9ycz48YXV0aC1hZGRyZXNzPltXaWVzZSwgSnV0dGE7IFRoaWVsLCBWZXJhOyBO
YWdlbCwgS2Vyc3RpbjsgU3RhdWZlbmJlcmdlciwgVGltOyBJbWhvZmYsIEpvaGFubmVzIEYuXSBM
ZWlibml6IEluc3QgTWVlcmVzd2lzc2Vuc2NoIElGTSBHRU9NQVIsIEQtMjQxMDUgS2llbCwgR2Vy
bWFueS4mI3hEO0ltaG9mZiwgSkYsIExlaWJuaXogSW5zdCBNZWVyZXN3aXNzZW5zY2ggSUZNIEdF
T01BUiwgRHVzdGVybmJyb29rZXIgV2VnIDIwLCBELTI0MTA1IEtpZWwsIEdlcm1hbnkuJiN4RDtq
aW1ob2ZmQGlmbS1nZW9tYXIuZGU8L2F1dGgtYWRkcmVzcz48dGl0bGVzPjx0aXRsZT48c3R5bGUg
ZmFjZT0ibm9ybWFsIiBmb250PSJkZWZhdWx0IiBzaXplPSIxMDAlIj5EaXZlcnNpdHkgb2YgYW50
aWJpb3RpYy1hY3RpdmUgYmFjdGVyaWEgYXNzb2NpYXRlZCB3aXRoIHRoZSBicm93biBhbGdhPC9z
dHlsZT48c3R5bGUgZmFjZT0iaXRhbGljIiBmb250PSJkZWZhdWx0IiBzaXplPSIxMDAlIj4gTGFt
aW5hcmlhIHNhY2NoYXJpbmE8L3N0eWxlPjxzdHlsZSBmYWNlPSJub3JtYWwiIGZvbnQ9ImRlZmF1
bHQiIHNpemU9IjEwMCUiPiBmcm9tIHRoZSBCYWx0aWMgU2VhPC9zdHlsZT48L3RpdGxlPjxzZWNv
bmRhcnktdGl0bGU+TWFyaW5lIEJpb3RlY2hub2xvZ3k8L3NlY29uZGFyeS10aXRsZT48YWx0LXRp
dGxlPk1hci4gQmlvdGVjaG5vbC48L2FsdC10aXRsZT48L3RpdGxlcz48cGVyaW9kaWNhbD48ZnVs
bC10aXRsZT5NYXJpbmUgQmlvdGVjaG5vbG9neTwvZnVsbC10aXRsZT48YWJici0xPk1hci4gQmlv
dGVjaG5vbC48L2FiYnItMT48YWJici0yPk1hciBCaW90ZWNobm9sPC9hYmJyLTI+PC9wZXJpb2Rp
Y2FsPjxhbHQtcGVyaW9kaWNhbD48ZnVsbC10aXRsZT5NYXJpbmUgQmlvdGVjaG5vbG9neTwvZnVs
bC10aXRsZT48YWJici0xPk1hci4gQmlvdGVjaG5vbC48L2FiYnItMT48YWJici0yPk1hciBCaW90
ZWNobm9sPC9hYmJyLTI+PC9hbHQtcGVyaW9kaWNhbD48cGFnZXM+Mjg3LTMwMDwvcGFnZXM+PHZv
bHVtZT4xMTwvdm9sdW1lPjxudW1iZXI+MjwvbnVtYmVyPjxrZXl3b3Jkcz48a2V5d29yZD5MYW1p
bmFyaWEgc2FjY2hhcmluYTwva2V5d29yZD48a2V5d29yZD5BbGdhLWFzc29jaWF0ZWQgYmFjdGVy
aWE8L2tleXdvcmQ+PGtleXdvcmQ+SXNvbGF0aW9uPC9rZXl3b3JkPjxrZXl3b3JkPlBoeWxvZ2Vu
eTwva2V5d29yZD48a2V5d29yZD5Ob3ZlbCB0YXhhPC9rZXl3b3JkPjxrZXl3b3JkPkFudGltaWNy
b2JpYWwgYWN0aXZpdHk8L2tleXdvcmQ+PGtleXdvcmQ+bWFyaW5lIGJhY3Rlcml1bTwva2V5d29y
ZD48a2V5d29yZD5tYXhpbXVtLWxpa2VsaWhvb2Q8L2tleXdvcmQ+PGtleXdvcmQ+YW50aW1pY3Jv
YmlhbCBhY3Rpdml0aWVzPC9rZXl3b3JkPjxrZXl3b3JkPmFsdGVyb21vbmFzIHNwPC9rZXl3b3Jk
PjxrZXl3b3JkPmRuYS1zZXF1ZW5jZXM8L2tleXdvcmQ+PGtleXdvcmQ+bWV0YWJvbGl0ZXM8L2tl
eXdvcmQ+PGtleXdvcmQ+ZGlzY292ZXJ5PC9rZXl3b3JkPjxrZXl3b3JkPmphcG9uaWNhPC9rZXl3
b3JkPjxrZXl3b3JkPnByb3RlaW48L2tleXdvcmQ+PGtleXdvcmQ+c3BvbmdlPC9rZXl3b3JkPjwv
a2V5d29yZHM+PGRhdGVzPjx5ZWFyPjIwMDk8L3llYXI+PHB1Yi1kYXRlcz48ZGF0ZT5BcHI8L2Rh
dGU+PC9wdWItZGF0ZXM+PC9kYXRlcz48aXNibj4xNDM2LTIyMjg8L2lzYm4+PGFjY2Vzc2lvbi1u
dW0+SVNJOjAwMDI2NDcwMjAwMDAxNDwvYWNjZXNzaW9uLW51bT48d29yay10eXBlPkFydGljbGU8
L3dvcmstdHlwZT48dXJscz48cmVsYXRlZC11cmxzPjx1cmw+Jmx0O0dvIHRvIElTSSZndDs6Ly8w
MDAyNjQ3MDIwMDAwMTQ8L3VybD48L3JlbGF0ZWQtdXJscz48L3VybHM+PGVsZWN0cm9uaWMtcmVz
b3VyY2UtbnVtPjEwLjEwMDcvczEwMTI2LTAwOC05MTQzLTQ8L2VsZWN0cm9uaWMtcmVzb3VyY2Ut
bnVtPjxsYW5ndWFnZT5FbmdsaXNoPC9sYW5ndWFnZT48L3JlY29yZD48L0NpdGU+PC9FbmROb3Rl
Pn=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2" w:tooltip="Wiese, 2009 #49" w:history="1">
              <w:r w:rsidR="00E75ACC">
                <w:rPr>
                  <w:rFonts w:cs="Times New Roman"/>
                  <w:noProof/>
                  <w:sz w:val="20"/>
                </w:rPr>
                <w:t>2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Alphaproteobacterium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RSHD3S10 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AF190214</w:t>
            </w:r>
          </w:p>
        </w:tc>
        <w:tc>
          <w:tcPr>
            <w:tcW w:w="297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DF1767">
              <w:rPr>
                <w:rFonts w:cs="Times New Roman"/>
                <w:i/>
                <w:sz w:val="20"/>
              </w:rPr>
              <w:t>Pfiesteria</w:t>
            </w:r>
            <w:proofErr w:type="spellEnd"/>
            <w:r w:rsidRPr="00DF1767">
              <w:rPr>
                <w:rFonts w:cs="Times New Roman"/>
                <w:sz w:val="20"/>
              </w:rPr>
              <w:t>-like</w:t>
            </w:r>
            <w:r>
              <w:rPr>
                <w:rFonts w:cs="Times New Roman"/>
                <w:sz w:val="20"/>
              </w:rPr>
              <w:t xml:space="preserve"> </w:t>
            </w:r>
            <w:proofErr w:type="spellStart"/>
            <w:r>
              <w:rPr>
                <w:rFonts w:cs="Times New Roman"/>
                <w:sz w:val="20"/>
              </w:rPr>
              <w:t>d</w:t>
            </w:r>
            <w:r w:rsidRPr="002408D3">
              <w:rPr>
                <w:rFonts w:cs="Times New Roman"/>
                <w:sz w:val="20"/>
              </w:rPr>
              <w:t>inoflagellate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</w:t>
            </w:r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/>
            </w:r>
            <w:r w:rsidR="00E75ACC">
              <w:rPr>
                <w:rFonts w:cs="Times New Roman"/>
                <w:sz w:val="20"/>
              </w:rPr>
              <w:instrText xml:space="preserve"> ADDIN EN.CITE &lt;EndNote&gt;&lt;Cite&gt;&lt;Author&gt;Alavi&lt;/Author&gt;&lt;Year&gt;2001&lt;/Year&gt;&lt;RecNum&gt;207&lt;/RecNum&gt;&lt;DisplayText&gt;[6]&lt;/DisplayText&gt;&lt;record&gt;&lt;rec-number&gt;207&lt;/rec-number&gt;&lt;foreign-keys&gt;&lt;key app="EN" db-id="pa25a0tt4fxes4ev5r8pzxrntrdref0f5vez"&gt;207&lt;/key&gt;&lt;/foreign-keys&gt;&lt;ref-type name="Journal Article"&gt;17&lt;/ref-type&gt;&lt;contributors&gt;&lt;authors&gt;&lt;author&gt;Alavi, Mohammad&lt;/author&gt;&lt;author&gt;Miller, Todd&lt;/author&gt;&lt;author&gt;Erlandson, Karn&lt;/author&gt;&lt;author&gt;Schneider, Rachel&lt;/author&gt;&lt;author&gt;Belas, Robert&lt;/author&gt;&lt;/authors&gt;&lt;/contributors&gt;&lt;titles&gt;&lt;title&gt;&lt;style face="normal" font="default" size="100%"&gt;Bacterial community associated with &lt;/style&gt;&lt;style face="italic" font="default" size="100%"&gt;Pfiesteria&lt;/style&gt;&lt;style face="normal" font="default" size="100%"&gt;-like dinoflagellate cultures&lt;/style&gt;&lt;/title&gt;&lt;secondary-title&gt;Environmental Microbiology&lt;/secondary-title&gt;&lt;/titles&gt;&lt;periodical&gt;&lt;full-title&gt;Environmental Microbiology&lt;/full-title&gt;&lt;abbr-1&gt;Environ. Microbiol.&lt;/abbr-1&gt;&lt;abbr-2&gt;Environ Microbiol&lt;/abbr-2&gt;&lt;/periodical&gt;&lt;pages&gt;380-396&lt;/pages&gt;&lt;volume&gt;3&lt;/volume&gt;&lt;number&gt;6&lt;/number&gt;&lt;dates&gt;&lt;year&gt;2001&lt;/year&gt;&lt;/dates&gt;&lt;publisher&gt;Blackwell Science Ltd&lt;/publisher&gt;&lt;isbn&gt;1462-2920&lt;/isbn&gt;&lt;urls&gt;&lt;related-urls&gt;&lt;url&gt;http://dx.doi.org/10.1046/j.1462-2920.2001.00207.x&lt;/url&gt;&lt;/related-urls&gt;&lt;/urls&gt;&lt;electronic-resource-num&gt;10.1046/j.1462-2920.2001.00207.x&lt;/electronic-resource-num&gt;&lt;/record&gt;&lt;/Cite&gt;&lt;/EndNote&gt;</w:instrText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6" w:tooltip="Alavi, 2001 #207" w:history="1">
              <w:r w:rsidR="00E75ACC">
                <w:rPr>
                  <w:rFonts w:cs="Times New Roman"/>
                  <w:noProof/>
                  <w:sz w:val="20"/>
                </w:rPr>
                <w:t>6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D7756C">
              <w:rPr>
                <w:rFonts w:cs="Times New Roman"/>
                <w:i/>
                <w:sz w:val="20"/>
              </w:rPr>
              <w:t>Phyllobacterium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sp. MA2830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AF186702</w:t>
            </w:r>
          </w:p>
        </w:tc>
        <w:tc>
          <w:tcPr>
            <w:tcW w:w="297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DF1767">
              <w:rPr>
                <w:rFonts w:cs="Times New Roman"/>
                <w:i/>
                <w:sz w:val="20"/>
              </w:rPr>
              <w:t>Pfiesteria</w:t>
            </w:r>
            <w:proofErr w:type="spellEnd"/>
            <w:r w:rsidRPr="00DF1767">
              <w:rPr>
                <w:rFonts w:cs="Times New Roman"/>
                <w:sz w:val="20"/>
              </w:rPr>
              <w:t>-like</w:t>
            </w:r>
            <w:r>
              <w:rPr>
                <w:rFonts w:cs="Times New Roman"/>
                <w:sz w:val="20"/>
              </w:rPr>
              <w:t xml:space="preserve"> </w:t>
            </w:r>
            <w:proofErr w:type="spellStart"/>
            <w:r>
              <w:rPr>
                <w:rFonts w:cs="Times New Roman"/>
                <w:sz w:val="20"/>
              </w:rPr>
              <w:t>d</w:t>
            </w:r>
            <w:r w:rsidRPr="002408D3">
              <w:rPr>
                <w:rFonts w:cs="Times New Roman"/>
                <w:sz w:val="20"/>
              </w:rPr>
              <w:t>inoflagellate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/>
            </w:r>
            <w:r w:rsidR="00E75ACC">
              <w:rPr>
                <w:rFonts w:cs="Times New Roman"/>
                <w:sz w:val="20"/>
              </w:rPr>
              <w:instrText xml:space="preserve"> ADDIN EN.CITE &lt;EndNote&gt;&lt;Cite&gt;&lt;Author&gt;Alavi&lt;/Author&gt;&lt;Year&gt;2001&lt;/Year&gt;&lt;RecNum&gt;207&lt;/RecNum&gt;&lt;DisplayText&gt;[6]&lt;/DisplayText&gt;&lt;record&gt;&lt;rec-number&gt;207&lt;/rec-number&gt;&lt;foreign-keys&gt;&lt;key app="EN" db-id="pa25a0tt4fxes4ev5r8pzxrntrdref0f5vez"&gt;207&lt;/key&gt;&lt;/foreign-keys&gt;&lt;ref-type name="Journal Article"&gt;17&lt;/ref-type&gt;&lt;contributors&gt;&lt;authors&gt;&lt;author&gt;Alavi, Mohammad&lt;/author&gt;&lt;author&gt;Miller, Todd&lt;/author&gt;&lt;author&gt;Erlandson, Karn&lt;/author&gt;&lt;author&gt;Schneider, Rachel&lt;/author&gt;&lt;author&gt;Belas, Robert&lt;/author&gt;&lt;/authors&gt;&lt;/contributors&gt;&lt;titles&gt;&lt;title&gt;&lt;style face="normal" font="default" size="100%"&gt;Bacterial community associated with &lt;/style&gt;&lt;style face="italic" font="default" size="100%"&gt;Pfiesteria&lt;/style&gt;&lt;style face="normal" font="default" size="100%"&gt;-like dinoflagellate cultures&lt;/style&gt;&lt;/title&gt;&lt;secondary-title&gt;Environmental Microbiology&lt;/secondary-title&gt;&lt;/titles&gt;&lt;periodical&gt;&lt;full-title&gt;Environmental Microbiology&lt;/full-title&gt;&lt;abbr-1&gt;Environ. Microbiol.&lt;/abbr-1&gt;&lt;abbr-2&gt;Environ Microbiol&lt;/abbr-2&gt;&lt;/periodical&gt;&lt;pages&gt;380-396&lt;/pages&gt;&lt;volume&gt;3&lt;/volume&gt;&lt;number&gt;6&lt;/number&gt;&lt;dates&gt;&lt;year&gt;2001&lt;/year&gt;&lt;/dates&gt;&lt;publisher&gt;Blackwell Science Ltd&lt;/publisher&gt;&lt;isbn&gt;1462-2920&lt;/isbn&gt;&lt;urls&gt;&lt;related-urls&gt;&lt;url&gt;http://dx.doi.org/10.1046/j.1462-2920.2001.00207.x&lt;/url&gt;&lt;/related-urls&gt;&lt;/urls&gt;&lt;electronic-resource-num&gt;10.1046/j.1462-2920.2001.00207.x&lt;/electronic-resource-num&gt;&lt;/record&gt;&lt;/Cite&gt;&lt;/EndNote&gt;</w:instrText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6" w:tooltip="Alavi, 2001 #207" w:history="1">
              <w:r w:rsidR="00E75ACC">
                <w:rPr>
                  <w:rFonts w:cs="Times New Roman"/>
                  <w:noProof/>
                  <w:sz w:val="20"/>
                </w:rPr>
                <w:t>6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Uncultured </w:t>
            </w:r>
            <w:proofErr w:type="spellStart"/>
            <w:r>
              <w:rPr>
                <w:rFonts w:cs="Times New Roman"/>
                <w:sz w:val="20"/>
              </w:rPr>
              <w:t>A</w:t>
            </w:r>
            <w:r w:rsidRPr="002408D3">
              <w:rPr>
                <w:rFonts w:cs="Times New Roman"/>
                <w:sz w:val="20"/>
              </w:rPr>
              <w:t>lphaproteobacterium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clone LSBS121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AM745991</w:t>
            </w:r>
          </w:p>
        </w:tc>
        <w:tc>
          <w:tcPr>
            <w:tcW w:w="2977" w:type="dxa"/>
          </w:tcPr>
          <w:p w:rsidR="00C62A10" w:rsidRPr="00D7756C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 w:rsidRPr="002408D3">
              <w:rPr>
                <w:rFonts w:cs="Times New Roman"/>
                <w:i/>
                <w:sz w:val="20"/>
              </w:rPr>
              <w:t>Saccharina</w:t>
            </w:r>
            <w:proofErr w:type="spellEnd"/>
            <w:r w:rsidRPr="002408D3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>
              <w:rPr>
                <w:rFonts w:cs="Times New Roman"/>
                <w:i/>
                <w:sz w:val="20"/>
              </w:rPr>
              <w:t>l</w:t>
            </w:r>
            <w:r w:rsidRPr="002408D3">
              <w:rPr>
                <w:rFonts w:cs="Times New Roman"/>
                <w:i/>
                <w:sz w:val="20"/>
              </w:rPr>
              <w:t>atissima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TdGF1ZmVuYmVyZ2VyPC9BdXRob3I+PFllYXI+MjAwODwv
WWVhcj48UmVjTnVtPjUwPC9SZWNOdW0+PERpc3BsYXlUZXh0Pls3XTwvRGlzcGxheVRleHQ+PHJl
Y29yZD48cmVjLW51bWJlcj41MDwvcmVjLW51bWJlcj48Zm9yZWlnbi1rZXlzPjxrZXkgYXBwPSJF
TiIgZGItaWQ9InBhMjVhMHR0NGZ4ZXM0ZXY1cjhwenhybnRyZHJlZjBmNXZleiI+NTA8L2tleT48
L2ZvcmVpZ24ta2V5cz48cmVmLXR5cGUgbmFtZT0iSm91cm5hbCBBcnRpY2xlIj4xNzwvcmVmLXR5
cGU+PGNvbnRyaWJ1dG9ycz48YXV0aG9ycz48YXV0aG9yPlN0YXVmZW5iZXJnZXIsIFQuPC9hdXRo
b3I+PGF1dGhvcj5UaGllbCwgVi48L2F1dGhvcj48YXV0aG9yPldpZXNlLCBKLjwvYXV0aG9yPjxh
dXRob3I+SW1ob2ZmLCBKLiBGLjwvYXV0aG9yPjwvYXV0aG9ycz48L2NvbnRyaWJ1dG9ycz48YXV0
aC1hZGRyZXNzPltTdGF1ZmVuYmVyZ2VyLCBUaW07IFRoaWVsLCBWZXJhOyBXaWVzZSwgSnV0dGE7
IEltaG9mZiwgSm9oYW5uZXMgRi5dIElGTSwgR0VPTUFSLCBMZWlibml6IEluc3QgTWVlcmV3aXNz
ZW5jaCwgRC0yNDEwNSBLaWVsLCBHZXJtYW55LiYjeEQ7SW1ob2ZmLCBKRiwgSUZNLCBHRU9NQVIs
IExlaWJuaXogSW5zdCBNZWVyZXdpc3NlbmNoLCBEdWVzdGVybmJyb29rZXIgV2VnIDIwLCBELTI0
MTA1IEtpZWwsIEdlcm1hbnkuJiN4RDtqaW1ob2ZmQGlmbS1nZW9tYXIuZGU8L2F1dGgtYWRkcmVz
cz48dGl0bGVzPjx0aXRsZT48c3R5bGUgZmFjZT0ibm9ybWFsIiBmb250PSJkZWZhdWx0IiBzaXpl
PSIxMDAlIj5QaHlsb2dlbmV0aWMgYW5hbHlzaXMgb2YgYmFjdGVyaWEgYXNzb2NpYXRlZCB3aXRo
PC9zdHlsZT48c3R5bGUgZmFjZT0iaXRhbGljIiBmb250PSJkZWZhdWx0IiBzaXplPSIxMDAlIj4g
TGFtaW5hcmlhIHNhY2NoYXJpbmE8L3N0eWxlPjwvdGl0bGU+PHNlY29uZGFyeS10aXRsZT5GRU1T
IE1pY3JvYmlvbG9neSBFY29sb2d5PC9zZWNvbmRhcnktdGl0bGU+PGFsdC10aXRsZT5GRU1TIE1p
Y3JvYmlvbC4gRWNvbC48L2FsdC10aXRsZT48L3RpdGxlcz48cGVyaW9kaWNhbD48ZnVsbC10aXRs
ZT5GRU1TIE1pY3JvYmlvbG9neSBFY29sb2d5PC9mdWxsLXRpdGxlPjxhYmJyLTE+RkVNUyBNaWNy
b2Jpb2wuIEVjb2wuPC9hYmJyLTE+PGFiYnItMj5GRU1TIE1pY3JvYmlvbCBFY29sPC9hYmJyLTI+
PC9wZXJpb2RpY2FsPjxhbHQtcGVyaW9kaWNhbD48ZnVsbC10aXRsZT5GRU1TIE1pY3JvYmlvbG9n
eSBFY29sb2d5PC9mdWxsLXRpdGxlPjxhYmJyLTE+RkVNUyBNaWNyb2Jpb2wuIEVjb2wuPC9hYmJy
LTE+PGFiYnItMj5GRU1TIE1pY3JvYmlvbCBFY29sPC9hYmJyLTI+PC9hbHQtcGVyaW9kaWNhbD48
cGFnZXM+NjUtNzc8L3BhZ2VzPjx2b2x1bWU+NjQ8L3ZvbHVtZT48bnVtYmVyPjE8L251bWJlcj48
a2V5d29yZHM+PGtleXdvcmQ+YmFjdGVyaWFsIGNvbW11bml0eTwva2V5d29yZD48a2V5d29yZD4x
NlMgclJOQSBnZW5lPC9rZXl3b3JkPjxrZXl3b3JkPkRHR0U8L2tleXdvcmQ+PGtleXdvcmQ+TGFt
aW5hcmlhIHNhY2NoYXJpbmE8L2tleXdvcmQ+PGtleXdvcmQ+QmFsdGljPC9rZXl3b3JkPjxrZXl3
b3JkPlNlYTwva2V5d29yZD48a2V5d29yZD5Ob3J0aCBTZWE8L2tleXdvcmQ+PGtleXdvcmQ+c3Bv
dC13b3VuZGVkIGZyb25kczwva2V5d29yZD48a2V5d29yZD4xNnMgcmlib3NvbWFsLXJuYTwva2V5
d29yZD48a2V5d29yZD5tYXJpbmUgYmFjdGVyaXVtPC9rZXl3b3JkPjxrZXl3b3JkPm1pY3JvYmlh
bC1wb3B1bGF0aW9uczwva2V5d29yZD48a2V5d29yZD5qYXBvbmljYTwva2V5d29yZD48a2V5d29y
ZD5jb21tdW5pdGllczwva2V5d29yZD48a2V5d29yZD5kaXZlcnNpdHk8L2tleXdvcmQ+PGtleXdv
cmQ+c2Vhd2F0ZXI8L2tleXdvcmQ+PGtleXdvcmQ+c2VhPC9rZXl3b3JkPjxrZXl3b3JkPmJhY3Rl
cmlvcGxhbmt0b248L2tleXdvcmQ+PC9rZXl3b3Jkcz48ZGF0ZXM+PHllYXI+MjAwODwveWVhcj48
cHViLWRhdGVzPjxkYXRlPkFwcjwvZGF0ZT48L3B1Yi1kYXRlcz48L2RhdGVzPjxpc2JuPjAxNjgt
NjQ5NjwvaXNibj48YWNjZXNzaW9uLW51bT5JU0k6MDAwMjUzODg2NzAwMDA3PC9hY2Nlc3Npb24t
bnVtPjx3b3JrLXR5cGU+QXJ0aWNsZTwvd29yay10eXBlPjx1cmxzPjxyZWxhdGVkLXVybHM+PHVy
bD4mbHQ7R28gdG8gSVNJJmd0OzovLzAwMDI1Mzg4NjcwMDAwNzwvdXJsPjwvcmVsYXRlZC11cmxz
PjwvdXJscz48ZWxlY3Ryb25pYy1yZXNvdXJjZS1udW0+MTAuMTExMS9qLjE1NzQtNjk0MS4yMDA4
LjAwNDQ1Lng8L2VsZWN0cm9uaWMtcmVzb3VyY2UtbnVtPjxsYW5ndWFnZT5FbmdsaXNoPC9sYW5n
dWFnZT48L3JlY29yZD48L0NpdGU+PC9FbmROb3RlPn=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TdGF1ZmVuYmVyZ2VyPC9BdXRob3I+PFllYXI+MjAwODwv
WWVhcj48UmVjTnVtPjUwPC9SZWNOdW0+PERpc3BsYXlUZXh0Pls3XTwvRGlzcGxheVRleHQ+PHJl
Y29yZD48cmVjLW51bWJlcj41MDwvcmVjLW51bWJlcj48Zm9yZWlnbi1rZXlzPjxrZXkgYXBwPSJF
TiIgZGItaWQ9InBhMjVhMHR0NGZ4ZXM0ZXY1cjhwenhybnRyZHJlZjBmNXZleiI+NTA8L2tleT48
L2ZvcmVpZ24ta2V5cz48cmVmLXR5cGUgbmFtZT0iSm91cm5hbCBBcnRpY2xlIj4xNzwvcmVmLXR5
cGU+PGNvbnRyaWJ1dG9ycz48YXV0aG9ycz48YXV0aG9yPlN0YXVmZW5iZXJnZXIsIFQuPC9hdXRo
b3I+PGF1dGhvcj5UaGllbCwgVi48L2F1dGhvcj48YXV0aG9yPldpZXNlLCBKLjwvYXV0aG9yPjxh
dXRob3I+SW1ob2ZmLCBKLiBGLjwvYXV0aG9yPjwvYXV0aG9ycz48L2NvbnRyaWJ1dG9ycz48YXV0
aC1hZGRyZXNzPltTdGF1ZmVuYmVyZ2VyLCBUaW07IFRoaWVsLCBWZXJhOyBXaWVzZSwgSnV0dGE7
IEltaG9mZiwgSm9oYW5uZXMgRi5dIElGTSwgR0VPTUFSLCBMZWlibml6IEluc3QgTWVlcmV3aXNz
ZW5jaCwgRC0yNDEwNSBLaWVsLCBHZXJtYW55LiYjeEQ7SW1ob2ZmLCBKRiwgSUZNLCBHRU9NQVIs
IExlaWJuaXogSW5zdCBNZWVyZXdpc3NlbmNoLCBEdWVzdGVybmJyb29rZXIgV2VnIDIwLCBELTI0
MTA1IEtpZWwsIEdlcm1hbnkuJiN4RDtqaW1ob2ZmQGlmbS1nZW9tYXIuZGU8L2F1dGgtYWRkcmVz
cz48dGl0bGVzPjx0aXRsZT48c3R5bGUgZmFjZT0ibm9ybWFsIiBmb250PSJkZWZhdWx0IiBzaXpl
PSIxMDAlIj5QaHlsb2dlbmV0aWMgYW5hbHlzaXMgb2YgYmFjdGVyaWEgYXNzb2NpYXRlZCB3aXRo
PC9zdHlsZT48c3R5bGUgZmFjZT0iaXRhbGljIiBmb250PSJkZWZhdWx0IiBzaXplPSIxMDAlIj4g
TGFtaW5hcmlhIHNhY2NoYXJpbmE8L3N0eWxlPjwvdGl0bGU+PHNlY29uZGFyeS10aXRsZT5GRU1T
IE1pY3JvYmlvbG9neSBFY29sb2d5PC9zZWNvbmRhcnktdGl0bGU+PGFsdC10aXRsZT5GRU1TIE1p
Y3JvYmlvbC4gRWNvbC48L2FsdC10aXRsZT48L3RpdGxlcz48cGVyaW9kaWNhbD48ZnVsbC10aXRs
ZT5GRU1TIE1pY3JvYmlvbG9neSBFY29sb2d5PC9mdWxsLXRpdGxlPjxhYmJyLTE+RkVNUyBNaWNy
b2Jpb2wuIEVjb2wuPC9hYmJyLTE+PGFiYnItMj5GRU1TIE1pY3JvYmlvbCBFY29sPC9hYmJyLTI+
PC9wZXJpb2RpY2FsPjxhbHQtcGVyaW9kaWNhbD48ZnVsbC10aXRsZT5GRU1TIE1pY3JvYmlvbG9n
eSBFY29sb2d5PC9mdWxsLXRpdGxlPjxhYmJyLTE+RkVNUyBNaWNyb2Jpb2wuIEVjb2wuPC9hYmJy
LTE+PGFiYnItMj5GRU1TIE1pY3JvYmlvbCBFY29sPC9hYmJyLTI+PC9hbHQtcGVyaW9kaWNhbD48
cGFnZXM+NjUtNzc8L3BhZ2VzPjx2b2x1bWU+NjQ8L3ZvbHVtZT48bnVtYmVyPjE8L251bWJlcj48
a2V5d29yZHM+PGtleXdvcmQ+YmFjdGVyaWFsIGNvbW11bml0eTwva2V5d29yZD48a2V5d29yZD4x
NlMgclJOQSBnZW5lPC9rZXl3b3JkPjxrZXl3b3JkPkRHR0U8L2tleXdvcmQ+PGtleXdvcmQ+TGFt
aW5hcmlhIHNhY2NoYXJpbmE8L2tleXdvcmQ+PGtleXdvcmQ+QmFsdGljPC9rZXl3b3JkPjxrZXl3
b3JkPlNlYTwva2V5d29yZD48a2V5d29yZD5Ob3J0aCBTZWE8L2tleXdvcmQ+PGtleXdvcmQ+c3Bv
dC13b3VuZGVkIGZyb25kczwva2V5d29yZD48a2V5d29yZD4xNnMgcmlib3NvbWFsLXJuYTwva2V5
d29yZD48a2V5d29yZD5tYXJpbmUgYmFjdGVyaXVtPC9rZXl3b3JkPjxrZXl3b3JkPm1pY3JvYmlh
bC1wb3B1bGF0aW9uczwva2V5d29yZD48a2V5d29yZD5qYXBvbmljYTwva2V5d29yZD48a2V5d29y
ZD5jb21tdW5pdGllczwva2V5d29yZD48a2V5d29yZD5kaXZlcnNpdHk8L2tleXdvcmQ+PGtleXdv
cmQ+c2Vhd2F0ZXI8L2tleXdvcmQ+PGtleXdvcmQ+c2VhPC9rZXl3b3JkPjxrZXl3b3JkPmJhY3Rl
cmlvcGxhbmt0b248L2tleXdvcmQ+PC9rZXl3b3Jkcz48ZGF0ZXM+PHllYXI+MjAwODwveWVhcj48
cHViLWRhdGVzPjxkYXRlPkFwcjwvZGF0ZT48L3B1Yi1kYXRlcz48L2RhdGVzPjxpc2JuPjAxNjgt
NjQ5NjwvaXNibj48YWNjZXNzaW9uLW51bT5JU0k6MDAwMjUzODg2NzAwMDA3PC9hY2Nlc3Npb24t
bnVtPjx3b3JrLXR5cGU+QXJ0aWNsZTwvd29yay10eXBlPjx1cmxzPjxyZWxhdGVkLXVybHM+PHVy
bD4mbHQ7R28gdG8gSVNJJmd0OzovLzAwMDI1Mzg4NjcwMDAwNzwvdXJsPjwvcmVsYXRlZC11cmxz
PjwvdXJscz48ZWxlY3Ryb25pYy1yZXNvdXJjZS1udW0+MTAuMTExMS9qLjE1NzQtNjk0MS4yMDA4
LjAwNDQ1Lng8L2VsZWN0cm9uaWMtcmVzb3VyY2UtbnVtPjxsYW5ndWFnZT5FbmdsaXNoPC9sYW5n
dWFnZT48L3JlY29yZD48L0NpdGU+PC9FbmROb3RlPn=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7" w:tooltip="Staufenberger, 2008 #50" w:history="1">
              <w:r w:rsidR="00E75ACC">
                <w:rPr>
                  <w:rFonts w:cs="Times New Roman"/>
                  <w:noProof/>
                  <w:sz w:val="20"/>
                </w:rPr>
                <w:t>7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Uncultured </w:t>
            </w:r>
            <w:proofErr w:type="spellStart"/>
            <w:r>
              <w:rPr>
                <w:rFonts w:cs="Times New Roman"/>
                <w:sz w:val="20"/>
              </w:rPr>
              <w:t>A</w:t>
            </w:r>
            <w:r w:rsidRPr="002408D3">
              <w:rPr>
                <w:rFonts w:cs="Times New Roman"/>
                <w:sz w:val="20"/>
              </w:rPr>
              <w:t>lphaproteobacterium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isolate DGGE band UA10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DQ229324</w:t>
            </w:r>
          </w:p>
        </w:tc>
        <w:tc>
          <w:tcPr>
            <w:tcW w:w="2977" w:type="dxa"/>
          </w:tcPr>
          <w:p w:rsidR="00C62A10" w:rsidRPr="00DF1767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>
              <w:rPr>
                <w:rFonts w:cs="Times New Roman"/>
                <w:i/>
                <w:sz w:val="20"/>
              </w:rPr>
              <w:t>Ulva</w:t>
            </w:r>
            <w:proofErr w:type="spellEnd"/>
            <w:r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>
              <w:rPr>
                <w:rFonts w:cs="Times New Roman"/>
                <w:i/>
                <w:sz w:val="20"/>
              </w:rPr>
              <w:t>australis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UdWp1bGE8L0F1dGhvcj48WWVhcj4yMDEwPC9ZZWFyPjxS
ZWNOdW0+NTwvUmVjTnVtPjxEaXNwbGF5VGV4dD5bOF08L0Rpc3BsYXlUZXh0PjxyZWNvcmQ+PHJl
Yy1udW1iZXI+NTwvcmVjLW51bWJlcj48Zm9yZWlnbi1rZXlzPjxrZXkgYXBwPSJFTiIgZGItaWQ9
InBhMjVhMHR0NGZ4ZXM0ZXY1cjhwenhybnRyZHJlZjBmNXZleiI+NTwva2V5PjwvZm9yZWlnbi1r
ZXlzPjxyZWYtdHlwZSBuYW1lPSJKb3VybmFsIEFydGljbGUiPjE3PC9yZWYtdHlwZT48Y29udHJp
YnV0b3JzPjxhdXRob3JzPjxhdXRob3I+VHVqdWxhLCBOLiBBLjwvYXV0aG9yPjxhdXRob3I+Q3Jv
Y2V0dGksIEcuIFIuPC9hdXRob3I+PGF1dGhvcj5CdXJrZSwgQy48L2F1dGhvcj48YXV0aG9yPlRo
b21hcywgVC48L2F1dGhvcj48YXV0aG9yPkhvbG1zdHJvbSwgQy48L2F1dGhvcj48YXV0aG9yPktq
ZWxsZWJlcmcsIFMuPC9hdXRob3I+PC9hdXRob3JzPjwvY29udHJpYnV0b3JzPjxhdXRoLWFkZHJl
c3M+W1R1anVsYSwgTmlpbmEgQS47IENyb2NldHRpLCBHcmVnb3J5IFIuOyBCdXJrZSwgQ2F0aGVy
aW5lOyBUaG9tYXMsIFRvcnN0ZW47IEhvbG1zdHJvbSwgQ2Fyb2xhOyBLamVsbGViZXJnLCBTdGFm
ZmFuXSBVbml2IE5ldyBTIFdhbGVzLCBTY2ggQmlvdGVjaG5vbCAmYW1wOyBCaW9tb2wgU2NpLCBD
dHIgTWFyaW5lIEJpb2lubm92YXQsIFN5ZG5leSwgTlNXIDIwNTIsIEF1c3RyYWxpYS4mI3hEO0tq
ZWxsZWJlcmcsIFMsIFVuaXYgTmV3IFMgV2FsZXMsIFNjaCBCaW90ZWNobm9sICZhbXA7IEJpb21v
bCBTY2ksIEN0ciBNYXJpbmUgQmlvaW5ub3ZhdCwgU3lkbmV5LCBOU1cgMjA1MiwgQXVzdHJhbGlh
LiYjeEQ7cy5ramVsbGViZXJnQHVuc3cuZWR1LmF1PC9hdXRoLWFkZHJlc3M+PHRpdGxlcz48dGl0
bGU+VmFyaWFiaWxpdHkgYW5kIGFidW5kYW5jZSBvZiB0aGUgZXBpcGh5dGljIGJhY3RlcmlhbCBj
b21tdW5pdHkgYXNzb2NpYXRlZCB3aXRoIGEgZ3JlZW4gbWFyaW5lIFVsdmFjZWFuIGFsZ2E8L3Rp
dGxlPjxzZWNvbmRhcnktdGl0bGU+SVNNRSBKb3VybmFsPC9zZWNvbmRhcnktdGl0bGU+PGFsdC10
aXRsZT5Jc21lIEouPC9hbHQtdGl0bGU+PC90aXRsZXM+PHBlcmlvZGljYWw+PGZ1bGwtdGl0bGU+
SVNNRSBKb3VybmFsPC9mdWxsLXRpdGxlPjxhYmJyLTE+SVNNRSBKLjwvYWJici0xPjxhYmJyLTI+
SVNNRSBKPC9hYmJyLTI+PC9wZXJpb2RpY2FsPjxhbHQtcGVyaW9kaWNhbD48ZnVsbC10aXRsZT5J
U01FIEpvdXJuYWw8L2Z1bGwtdGl0bGU+PGFiYnItMT5JU01FIEouPC9hYmJyLTE+PGFiYnItMj5J
U01FIEo8L2FiYnItMj48L2FsdC1wZXJpb2RpY2FsPjxwYWdlcz4zMDEtMzExPC9wYWdlcz48dm9s
dW1lPjQ8L3ZvbHVtZT48bnVtYmVyPjI8L251bWJlcj48a2V5d29yZHM+PGtleXdvcmQ+ZXBpcGh5
dGljIGJhY3RlcmlhPC9rZXl3b3JkPjxrZXl3b3JkPmdyZWVuIGFsZ2E8L2tleXdvcmQ+PGtleXdv
cmQ+REdHRTwva2V5d29yZD48a2V5d29yZD5GSVNIPC9rZXl3b3JkPjxrZXl3b3JkPjE2UyByUk5B
IGdlbmU8L2tleXdvcmQ+PGtleXdvcmQ+aW4tc2l0dSBoeWJyaWRpemF0aW9uPC9rZXl3b3JkPjxr
ZXl3b3JkPnVyY2hpbiBoZWxpb2NpZGFyaXMtZXJ5dGhyb2dyYW1tYTwva2V5d29yZD48a2V5d29y
ZD5rZWxwPC9rZXl3b3JkPjxrZXl3b3JkPmVja2xvbmlhLW1heGltYTwva2V5d29yZD48a2V5d29y
ZD5zcC1ub3YuPC9rZXl3b3JkPjxrZXl3b3JkPnNlcXVlbmNlIGRhdGE8L2tleXdvcmQ+PGtleXdv
cmQ+cHNldWRvYWx0ZXJvbW9uYXMtdHVuaWNhdGE8L2tleXdvcmQ+PGtleXdvcmQ+cGVydHVzYSBj
aGxvcm9waHl0YTwva2V5d29yZD48a2V5d29yZD5ub3J0aC1hdGxhbnRpYzwva2V5d29yZD48a2V5
d29yZD5kaXZlcnNpdHk8L2tleXdvcmQ+PGtleXdvcmQ+ZGltZXRoeWxzdWxmb25pb3Byb3Bpb25h
dGU8L2tleXdvcmQ+PC9rZXl3b3Jkcz48ZGF0ZXM+PHllYXI+MjAxMDwveWVhcj48cHViLWRhdGVz
PjxkYXRlPkZlYjwvZGF0ZT48L3B1Yi1kYXRlcz48L2RhdGVzPjxpc2JuPjE3NTEtNzM2MjwvaXNi
bj48YWNjZXNzaW9uLW51bT5JU0k6MDAwMjc0ODAwMzAwMDE1PC9hY2Nlc3Npb24tbnVtPjx3b3Jr
LXR5cGU+QXJ0aWNsZTwvd29yay10eXBlPjx1cmxzPjxyZWxhdGVkLXVybHM+PHVybD4mbHQ7R28g
dG8gSVNJJmd0OzovLzAwMDI3NDgwMDMwMDAxNTwvdXJsPjwvcmVsYXRlZC11cmxzPjwvdXJscz48
ZWxlY3Ryb25pYy1yZXNvdXJjZS1udW0+MTAuMTAzOC9pc21lai4yMDA5LjEwNzwvZWxlY3Ryb25p
Yy1yZXNvdXJjZS1udW0+PGxhbmd1YWdlPkVuZ2xpc2g8L2xhbmd1YWdlPjwvcmVjb3JkPjwvQ2l0
ZT48L0VuZE5vdGU+AG=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UdWp1bGE8L0F1dGhvcj48WWVhcj4yMDEwPC9ZZWFyPjxS
ZWNOdW0+NTwvUmVjTnVtPjxEaXNwbGF5VGV4dD5bOF08L0Rpc3BsYXlUZXh0PjxyZWNvcmQ+PHJl
Yy1udW1iZXI+NTwvcmVjLW51bWJlcj48Zm9yZWlnbi1rZXlzPjxrZXkgYXBwPSJFTiIgZGItaWQ9
InBhMjVhMHR0NGZ4ZXM0ZXY1cjhwenhybnRyZHJlZjBmNXZleiI+NTwva2V5PjwvZm9yZWlnbi1r
ZXlzPjxyZWYtdHlwZSBuYW1lPSJKb3VybmFsIEFydGljbGUiPjE3PC9yZWYtdHlwZT48Y29udHJp
YnV0b3JzPjxhdXRob3JzPjxhdXRob3I+VHVqdWxhLCBOLiBBLjwvYXV0aG9yPjxhdXRob3I+Q3Jv
Y2V0dGksIEcuIFIuPC9hdXRob3I+PGF1dGhvcj5CdXJrZSwgQy48L2F1dGhvcj48YXV0aG9yPlRo
b21hcywgVC48L2F1dGhvcj48YXV0aG9yPkhvbG1zdHJvbSwgQy48L2F1dGhvcj48YXV0aG9yPktq
ZWxsZWJlcmcsIFMuPC9hdXRob3I+PC9hdXRob3JzPjwvY29udHJpYnV0b3JzPjxhdXRoLWFkZHJl
c3M+W1R1anVsYSwgTmlpbmEgQS47IENyb2NldHRpLCBHcmVnb3J5IFIuOyBCdXJrZSwgQ2F0aGVy
aW5lOyBUaG9tYXMsIFRvcnN0ZW47IEhvbG1zdHJvbSwgQ2Fyb2xhOyBLamVsbGViZXJnLCBTdGFm
ZmFuXSBVbml2IE5ldyBTIFdhbGVzLCBTY2ggQmlvdGVjaG5vbCAmYW1wOyBCaW9tb2wgU2NpLCBD
dHIgTWFyaW5lIEJpb2lubm92YXQsIFN5ZG5leSwgTlNXIDIwNTIsIEF1c3RyYWxpYS4mI3hEO0tq
ZWxsZWJlcmcsIFMsIFVuaXYgTmV3IFMgV2FsZXMsIFNjaCBCaW90ZWNobm9sICZhbXA7IEJpb21v
bCBTY2ksIEN0ciBNYXJpbmUgQmlvaW5ub3ZhdCwgU3lkbmV5LCBOU1cgMjA1MiwgQXVzdHJhbGlh
LiYjeEQ7cy5ramVsbGViZXJnQHVuc3cuZWR1LmF1PC9hdXRoLWFkZHJlc3M+PHRpdGxlcz48dGl0
bGU+VmFyaWFiaWxpdHkgYW5kIGFidW5kYW5jZSBvZiB0aGUgZXBpcGh5dGljIGJhY3RlcmlhbCBj
b21tdW5pdHkgYXNzb2NpYXRlZCB3aXRoIGEgZ3JlZW4gbWFyaW5lIFVsdmFjZWFuIGFsZ2E8L3Rp
dGxlPjxzZWNvbmRhcnktdGl0bGU+SVNNRSBKb3VybmFsPC9zZWNvbmRhcnktdGl0bGU+PGFsdC10
aXRsZT5Jc21lIEouPC9hbHQtdGl0bGU+PC90aXRsZXM+PHBlcmlvZGljYWw+PGZ1bGwtdGl0bGU+
SVNNRSBKb3VybmFsPC9mdWxsLXRpdGxlPjxhYmJyLTE+SVNNRSBKLjwvYWJici0xPjxhYmJyLTI+
SVNNRSBKPC9hYmJyLTI+PC9wZXJpb2RpY2FsPjxhbHQtcGVyaW9kaWNhbD48ZnVsbC10aXRsZT5J
U01FIEpvdXJuYWw8L2Z1bGwtdGl0bGU+PGFiYnItMT5JU01FIEouPC9hYmJyLTE+PGFiYnItMj5J
U01FIEo8L2FiYnItMj48L2FsdC1wZXJpb2RpY2FsPjxwYWdlcz4zMDEtMzExPC9wYWdlcz48dm9s
dW1lPjQ8L3ZvbHVtZT48bnVtYmVyPjI8L251bWJlcj48a2V5d29yZHM+PGtleXdvcmQ+ZXBpcGh5
dGljIGJhY3RlcmlhPC9rZXl3b3JkPjxrZXl3b3JkPmdyZWVuIGFsZ2E8L2tleXdvcmQ+PGtleXdv
cmQ+REdHRTwva2V5d29yZD48a2V5d29yZD5GSVNIPC9rZXl3b3JkPjxrZXl3b3JkPjE2UyByUk5B
IGdlbmU8L2tleXdvcmQ+PGtleXdvcmQ+aW4tc2l0dSBoeWJyaWRpemF0aW9uPC9rZXl3b3JkPjxr
ZXl3b3JkPnVyY2hpbiBoZWxpb2NpZGFyaXMtZXJ5dGhyb2dyYW1tYTwva2V5d29yZD48a2V5d29y
ZD5rZWxwPC9rZXl3b3JkPjxrZXl3b3JkPmVja2xvbmlhLW1heGltYTwva2V5d29yZD48a2V5d29y
ZD5zcC1ub3YuPC9rZXl3b3JkPjxrZXl3b3JkPnNlcXVlbmNlIGRhdGE8L2tleXdvcmQ+PGtleXdv
cmQ+cHNldWRvYWx0ZXJvbW9uYXMtdHVuaWNhdGE8L2tleXdvcmQ+PGtleXdvcmQ+cGVydHVzYSBj
aGxvcm9waHl0YTwva2V5d29yZD48a2V5d29yZD5ub3J0aC1hdGxhbnRpYzwva2V5d29yZD48a2V5
d29yZD5kaXZlcnNpdHk8L2tleXdvcmQ+PGtleXdvcmQ+ZGltZXRoeWxzdWxmb25pb3Byb3Bpb25h
dGU8L2tleXdvcmQ+PC9rZXl3b3Jkcz48ZGF0ZXM+PHllYXI+MjAxMDwveWVhcj48cHViLWRhdGVz
PjxkYXRlPkZlYjwvZGF0ZT48L3B1Yi1kYXRlcz48L2RhdGVzPjxpc2JuPjE3NTEtNzM2MjwvaXNi
bj48YWNjZXNzaW9uLW51bT5JU0k6MDAwMjc0ODAwMzAwMDE1PC9hY2Nlc3Npb24tbnVtPjx3b3Jr
LXR5cGU+QXJ0aWNsZTwvd29yay10eXBlPjx1cmxzPjxyZWxhdGVkLXVybHM+PHVybD4mbHQ7R28g
dG8gSVNJJmd0OzovLzAwMDI3NDgwMDMwMDAxNTwvdXJsPjwvcmVsYXRlZC11cmxzPjwvdXJscz48
ZWxlY3Ryb25pYy1yZXNvdXJjZS1udW0+MTAuMTAzOC9pc21lai4yMDA5LjEwNzwvZWxlY3Ryb25p
Yy1yZXNvdXJjZS1udW0+PGxhbmd1YWdlPkVuZ2xpc2g8L2xhbmd1YWdlPjwvcmVjb3JkPjwvQ2l0
ZT48L0VuZE5vdGU+AG=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8" w:tooltip="Tujula, 2010 #5" w:history="1">
              <w:r w:rsidR="00E75ACC">
                <w:rPr>
                  <w:rFonts w:cs="Times New Roman"/>
                  <w:noProof/>
                  <w:sz w:val="20"/>
                </w:rPr>
                <w:t>8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Uncultured bacterium clone OTU109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GU451440</w:t>
            </w:r>
          </w:p>
        </w:tc>
        <w:tc>
          <w:tcPr>
            <w:tcW w:w="2977" w:type="dxa"/>
          </w:tcPr>
          <w:p w:rsidR="00C62A10" w:rsidRPr="00DF1767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 w:rsidRPr="00DF1767">
              <w:rPr>
                <w:rFonts w:cs="Times New Roman"/>
                <w:i/>
                <w:sz w:val="20"/>
              </w:rPr>
              <w:t>Gracilaria</w:t>
            </w:r>
            <w:proofErr w:type="spellEnd"/>
            <w:r w:rsidRPr="00DF1767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DF1767">
              <w:rPr>
                <w:rFonts w:cs="Times New Roman"/>
                <w:i/>
                <w:sz w:val="20"/>
              </w:rPr>
              <w:t>vermiculophylla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MYWNobml0PC9BdXRob3I+PFllYXI+MjAxMTwvWWVhcj48
UmVjTnVtPjM8L1JlY051bT48RGlzcGxheVRleHQ+WzldPC9EaXNwbGF5VGV4dD48cmVjb3JkPjxy
ZWMtbnVtYmVyPjM8L3JlYy1udW1iZXI+PGZvcmVpZ24ta2V5cz48a2V5IGFwcD0iRU4iIGRiLWlk
PSJwYTI1YTB0dDRmeGVzNGV2NXI4cHp4cm50cmRyZWYwZjV2ZXoiPjM8L2tleT48L2ZvcmVpZ24t
a2V5cz48cmVmLXR5cGUgbmFtZT0iSm91cm5hbCBBcnRpY2xlIj4xNzwvcmVmLXR5cGU+PGNvbnRy
aWJ1dG9ycz48YXV0aG9ycz48YXV0aG9yPkxhY2huaXQsIFQuPC9hdXRob3I+PGF1dGhvcj5NZXNr
ZSwgRC48L2F1dGhvcj48YXV0aG9yPldhaGwsIE0uPC9hdXRob3I+PGF1dGhvcj5IYXJkZXIsIFQu
PC9hdXRob3I+PGF1dGhvcj5TY2htaXR6LCBSLjwvYXV0aG9yPjwvYXV0aG9ycz48L2NvbnRyaWJ1
dG9ycz48YXV0aC1hZGRyZXNzPltMYWNobml0LCBUaW1dIENhcmwgdm9uIE9zc2lldHpreSBVbml2
IE9sZGVuYnVyZywgSW5zdCBDaGVtICZhbXA7IEJpb2wgTWFyaW5lIEVudmlyb25tLCBELTI2MTI5
IE9sZGVuYnVyZywgR2VybWFueS4gW0xhY2huaXQsIFRpbTsgV2FobCwgTWFydGluXSBMZWlibml6
IEluc3QgTWFyaW5lIFNjaSwgSUZNIEdFT01BUiwgRC0yNDEwNSBLaWVsLCBHZXJtYW55LiBbTWVz
a2UsIERpYW5hOyBTY2htaXR6LCBSdXRoXSBVbml2IEtpZWwsIEluc3QgR2VuIE1pY3JvYmlvbCwg
RC0yNDExOCBLaWVsLCBHZXJtYW55LiBbSGFyZGVyLCBUaWxtYW5uXSBVbml2IE5ldyBTIFdhbGVz
LCBDdHIgTWFyaW5lIEJpb2lubm92YXQsIFN5ZG5leSwgTlNXIDIwNTIsIEF1c3RyYWxpYS4mI3hE
O0xhY2huaXQsIFQsIENhcmwgdm9uIE9zc2lldHpreSBVbml2IE9sZGVuYnVyZywgSW5zdCBDaGVt
ICZhbXA7IEJpb2wgTWFyaW5lIEVudmlyb25tLCBELTI2MTI5IE9sZGVuYnVyZywgR2VybWFueS4m
I3hEO3QubGFjaG5pdEB3ZWIuZGU8L2F1dGgtYWRkcmVzcz48dGl0bGVzPjx0aXRsZT5FcGliYWN0
ZXJpYWwgY29tbXVuaXR5IHBhdHRlcm5zIG9uIG1hcmluZSBtYWNyb2FsZ2FlIGFyZSBob3N0LXNw
ZWNpZmljIGJ1dCB0ZW1wb3JhbGx5IHZhcmlhYmxlPC90aXRsZT48c2Vjb25kYXJ5LXRpdGxlPkVu
dmlyb25tZW50YWwgTWljcm9iaW9sb2d5PC9zZWNvbmRhcnktdGl0bGU+PGFsdC10aXRsZT5FbnZp
cm9uLiBNaWNyb2Jpb2wuPC9hbHQtdGl0bGU+PC90aXRsZXM+PHBlcmlvZGljYWw+PGZ1bGwtdGl0
bGU+RW52aXJvbm1lbnRhbCBNaWNyb2Jpb2xvZ3k8L2Z1bGwtdGl0bGU+PGFiYnItMT5FbnZpcm9u
LiBNaWNyb2Jpb2wuPC9hYmJyLTE+PGFiYnItMj5FbnZpcm9uIE1pY3JvYmlvbDwvYWJici0yPjwv
cGVyaW9kaWNhbD48YWx0LXBlcmlvZGljYWw+PGZ1bGwtdGl0bGU+RW52aXJvbm1lbnRhbCBNaWNy
b2Jpb2xvZ3k8L2Z1bGwtdGl0bGU+PGFiYnItMT5FbnZpcm9uLiBNaWNyb2Jpb2wuPC9hYmJyLTE+
PGFiYnItMj5FbnZpcm9uIE1pY3JvYmlvbDwvYWJici0yPjwvYWx0LXBlcmlvZGljYWw+PHBhZ2Vz
PjY1NS02NjU8L3BhZ2VzPjx2b2x1bWU+MTM8L3ZvbHVtZT48bnVtYmVyPjM8L251bWJlcj48a2V5
d29yZHM+PGtleXdvcmQ+MTZzIHJpYm9zb21hbC1ybmE8L2tleXdvcmQ+PGtleXdvcmQ+Z3JhZGll
bnQgZ2VsLWVsZWN0cm9waG9yZXNpczwva2V5d29yZD48a2V5d29yZD5iYWN0ZXJpYWwgY29tbXVu
aXRpZXM8L2tleXdvcmQ+PGtleXdvcmQ+Y2hlbWljYWwgbWVkaWF0aW9uPC9rZXl3b3JkPjxrZXl3
b3JkPmVwaXBoeXRpYyBiYWN0ZXJpYTwva2V5d29yZD48a2V5d29yZD5zZXF1ZW5jZSBkYXRhPC9r
ZXl3b3JkPjxrZXl3b3JkPnNlYS1pY2U8L2tleXdvcmQ+PGtleXdvcmQ+YWxnYTwva2V5d29yZD48
a2V5d29yZD5iYWN0ZXJpb3BsYW5rdG9uPC9rZXl3b3JkPjxrZXl3b3JkPnNldHRsZW1lbnQ8L2tl
eXdvcmQ+PC9rZXl3b3Jkcz48ZGF0ZXM+PHllYXI+MjAxMTwveWVhcj48cHViLWRhdGVzPjxkYXRl
Pk1hcjwvZGF0ZT48L3B1Yi1kYXRlcz48L2RhdGVzPjxpc2JuPjE0NjItMjkxMjwvaXNibj48YWNj
ZXNzaW9uLW51bT5JU0k6MDAwMjg3ODUyOTAwMDA5PC9hY2Nlc3Npb24tbnVtPjx3b3JrLXR5cGU+
QXJ0aWNsZTwvd29yay10eXBlPjx1cmxzPjxyZWxhdGVkLXVybHM+PHVybD4mbHQ7R28gdG8gSVNJ
Jmd0OzovLzAwMDI4Nzg1MjkwMDAwOTwvdXJsPjwvcmVsYXRlZC11cmxzPjwvdXJscz48ZWxlY3Ry
b25pYy1yZXNvdXJjZS1udW0+MTAuMTExMS9qLjE0NjItMjkyMC4yMDEwLjAyMzcxLng8L2VsZWN0
cm9uaWMtcmVzb3VyY2UtbnVtPjxsYW5ndWFnZT5FbmdsaXNoPC9sYW5ndWFnZT48L3JlY29yZD48
L0NpdGU+PC9FbmROb3RlPgB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MYWNobml0PC9BdXRob3I+PFllYXI+MjAxMTwvWWVhcj48
UmVjTnVtPjM8L1JlY051bT48RGlzcGxheVRleHQ+WzldPC9EaXNwbGF5VGV4dD48cmVjb3JkPjxy
ZWMtbnVtYmVyPjM8L3JlYy1udW1iZXI+PGZvcmVpZ24ta2V5cz48a2V5IGFwcD0iRU4iIGRiLWlk
PSJwYTI1YTB0dDRmeGVzNGV2NXI4cHp4cm50cmRyZWYwZjV2ZXoiPjM8L2tleT48L2ZvcmVpZ24t
a2V5cz48cmVmLXR5cGUgbmFtZT0iSm91cm5hbCBBcnRpY2xlIj4xNzwvcmVmLXR5cGU+PGNvbnRy
aWJ1dG9ycz48YXV0aG9ycz48YXV0aG9yPkxhY2huaXQsIFQuPC9hdXRob3I+PGF1dGhvcj5NZXNr
ZSwgRC48L2F1dGhvcj48YXV0aG9yPldhaGwsIE0uPC9hdXRob3I+PGF1dGhvcj5IYXJkZXIsIFQu
PC9hdXRob3I+PGF1dGhvcj5TY2htaXR6LCBSLjwvYXV0aG9yPjwvYXV0aG9ycz48L2NvbnRyaWJ1
dG9ycz48YXV0aC1hZGRyZXNzPltMYWNobml0LCBUaW1dIENhcmwgdm9uIE9zc2lldHpreSBVbml2
IE9sZGVuYnVyZywgSW5zdCBDaGVtICZhbXA7IEJpb2wgTWFyaW5lIEVudmlyb25tLCBELTI2MTI5
IE9sZGVuYnVyZywgR2VybWFueS4gW0xhY2huaXQsIFRpbTsgV2FobCwgTWFydGluXSBMZWlibml6
IEluc3QgTWFyaW5lIFNjaSwgSUZNIEdFT01BUiwgRC0yNDEwNSBLaWVsLCBHZXJtYW55LiBbTWVz
a2UsIERpYW5hOyBTY2htaXR6LCBSdXRoXSBVbml2IEtpZWwsIEluc3QgR2VuIE1pY3JvYmlvbCwg
RC0yNDExOCBLaWVsLCBHZXJtYW55LiBbSGFyZGVyLCBUaWxtYW5uXSBVbml2IE5ldyBTIFdhbGVz
LCBDdHIgTWFyaW5lIEJpb2lubm92YXQsIFN5ZG5leSwgTlNXIDIwNTIsIEF1c3RyYWxpYS4mI3hE
O0xhY2huaXQsIFQsIENhcmwgdm9uIE9zc2lldHpreSBVbml2IE9sZGVuYnVyZywgSW5zdCBDaGVt
ICZhbXA7IEJpb2wgTWFyaW5lIEVudmlyb25tLCBELTI2MTI5IE9sZGVuYnVyZywgR2VybWFueS4m
I3hEO3QubGFjaG5pdEB3ZWIuZGU8L2F1dGgtYWRkcmVzcz48dGl0bGVzPjx0aXRsZT5FcGliYWN0
ZXJpYWwgY29tbXVuaXR5IHBhdHRlcm5zIG9uIG1hcmluZSBtYWNyb2FsZ2FlIGFyZSBob3N0LXNw
ZWNpZmljIGJ1dCB0ZW1wb3JhbGx5IHZhcmlhYmxlPC90aXRsZT48c2Vjb25kYXJ5LXRpdGxlPkVu
dmlyb25tZW50YWwgTWljcm9iaW9sb2d5PC9zZWNvbmRhcnktdGl0bGU+PGFsdC10aXRsZT5FbnZp
cm9uLiBNaWNyb2Jpb2wuPC9hbHQtdGl0bGU+PC90aXRsZXM+PHBlcmlvZGljYWw+PGZ1bGwtdGl0
bGU+RW52aXJvbm1lbnRhbCBNaWNyb2Jpb2xvZ3k8L2Z1bGwtdGl0bGU+PGFiYnItMT5FbnZpcm9u
LiBNaWNyb2Jpb2wuPC9hYmJyLTE+PGFiYnItMj5FbnZpcm9uIE1pY3JvYmlvbDwvYWJici0yPjwv
cGVyaW9kaWNhbD48YWx0LXBlcmlvZGljYWw+PGZ1bGwtdGl0bGU+RW52aXJvbm1lbnRhbCBNaWNy
b2Jpb2xvZ3k8L2Z1bGwtdGl0bGU+PGFiYnItMT5FbnZpcm9uLiBNaWNyb2Jpb2wuPC9hYmJyLTE+
PGFiYnItMj5FbnZpcm9uIE1pY3JvYmlvbDwvYWJici0yPjwvYWx0LXBlcmlvZGljYWw+PHBhZ2Vz
PjY1NS02NjU8L3BhZ2VzPjx2b2x1bWU+MTM8L3ZvbHVtZT48bnVtYmVyPjM8L251bWJlcj48a2V5
d29yZHM+PGtleXdvcmQ+MTZzIHJpYm9zb21hbC1ybmE8L2tleXdvcmQ+PGtleXdvcmQ+Z3JhZGll
bnQgZ2VsLWVsZWN0cm9waG9yZXNpczwva2V5d29yZD48a2V5d29yZD5iYWN0ZXJpYWwgY29tbXVu
aXRpZXM8L2tleXdvcmQ+PGtleXdvcmQ+Y2hlbWljYWwgbWVkaWF0aW9uPC9rZXl3b3JkPjxrZXl3
b3JkPmVwaXBoeXRpYyBiYWN0ZXJpYTwva2V5d29yZD48a2V5d29yZD5zZXF1ZW5jZSBkYXRhPC9r
ZXl3b3JkPjxrZXl3b3JkPnNlYS1pY2U8L2tleXdvcmQ+PGtleXdvcmQ+YWxnYTwva2V5d29yZD48
a2V5d29yZD5iYWN0ZXJpb3BsYW5rdG9uPC9rZXl3b3JkPjxrZXl3b3JkPnNldHRsZW1lbnQ8L2tl
eXdvcmQ+PC9rZXl3b3Jkcz48ZGF0ZXM+PHllYXI+MjAxMTwveWVhcj48cHViLWRhdGVzPjxkYXRl
Pk1hcjwvZGF0ZT48L3B1Yi1kYXRlcz48L2RhdGVzPjxpc2JuPjE0NjItMjkxMjwvaXNibj48YWNj
ZXNzaW9uLW51bT5JU0k6MDAwMjg3ODUyOTAwMDA5PC9hY2Nlc3Npb24tbnVtPjx3b3JrLXR5cGU+
QXJ0aWNsZTwvd29yay10eXBlPjx1cmxzPjxyZWxhdGVkLXVybHM+PHVybD4mbHQ7R28gdG8gSVNJ
Jmd0OzovLzAwMDI4Nzg1MjkwMDAwOTwvdXJsPjwvcmVsYXRlZC11cmxzPjwvdXJscz48ZWxlY3Ry
b25pYy1yZXNvdXJjZS1udW0+MTAuMTExMS9qLjE0NjItMjkyMC4yMDEwLjAyMzcxLng8L2VsZWN0
cm9uaWMtcmVzb3VyY2UtbnVtPjxsYW5ndWFnZT5FbmdsaXNoPC9sYW5ndWFnZT48L3JlY29yZD48
L0NpdGU+PC9FbmROb3RlPgB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9" w:tooltip="Lachnit, 2011 #3" w:history="1">
              <w:r w:rsidR="00E75ACC">
                <w:rPr>
                  <w:rFonts w:cs="Times New Roman"/>
                  <w:noProof/>
                  <w:sz w:val="20"/>
                </w:rPr>
                <w:t>9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 xml:space="preserve">Uncultured bacterium clone OTU297 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GU451628</w:t>
            </w:r>
          </w:p>
        </w:tc>
        <w:tc>
          <w:tcPr>
            <w:tcW w:w="2977" w:type="dxa"/>
          </w:tcPr>
          <w:p w:rsidR="00C62A10" w:rsidRPr="00DF1767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 w:rsidRPr="00DF1767">
              <w:rPr>
                <w:rFonts w:cs="Times New Roman"/>
                <w:i/>
                <w:sz w:val="20"/>
              </w:rPr>
              <w:t>Ulva</w:t>
            </w:r>
            <w:proofErr w:type="spellEnd"/>
            <w:r w:rsidRPr="00DF1767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DF1767">
              <w:rPr>
                <w:rFonts w:cs="Times New Roman"/>
                <w:i/>
                <w:sz w:val="20"/>
              </w:rPr>
              <w:t>intestinalis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MYWNobml0PC9BdXRob3I+PFllYXI+MjAxMTwvWWVhcj48
UmVjTnVtPjM8L1JlY051bT48RGlzcGxheVRleHQ+WzldPC9EaXNwbGF5VGV4dD48cmVjb3JkPjxy
ZWMtbnVtYmVyPjM8L3JlYy1udW1iZXI+PGZvcmVpZ24ta2V5cz48a2V5IGFwcD0iRU4iIGRiLWlk
PSJwYTI1YTB0dDRmeGVzNGV2NXI4cHp4cm50cmRyZWYwZjV2ZXoiPjM8L2tleT48L2ZvcmVpZ24t
a2V5cz48cmVmLXR5cGUgbmFtZT0iSm91cm5hbCBBcnRpY2xlIj4xNzwvcmVmLXR5cGU+PGNvbnRy
aWJ1dG9ycz48YXV0aG9ycz48YXV0aG9yPkxhY2huaXQsIFQuPC9hdXRob3I+PGF1dGhvcj5NZXNr
ZSwgRC48L2F1dGhvcj48YXV0aG9yPldhaGwsIE0uPC9hdXRob3I+PGF1dGhvcj5IYXJkZXIsIFQu
PC9hdXRob3I+PGF1dGhvcj5TY2htaXR6LCBSLjwvYXV0aG9yPjwvYXV0aG9ycz48L2NvbnRyaWJ1
dG9ycz48YXV0aC1hZGRyZXNzPltMYWNobml0LCBUaW1dIENhcmwgdm9uIE9zc2lldHpreSBVbml2
IE9sZGVuYnVyZywgSW5zdCBDaGVtICZhbXA7IEJpb2wgTWFyaW5lIEVudmlyb25tLCBELTI2MTI5
IE9sZGVuYnVyZywgR2VybWFueS4gW0xhY2huaXQsIFRpbTsgV2FobCwgTWFydGluXSBMZWlibml6
IEluc3QgTWFyaW5lIFNjaSwgSUZNIEdFT01BUiwgRC0yNDEwNSBLaWVsLCBHZXJtYW55LiBbTWVz
a2UsIERpYW5hOyBTY2htaXR6LCBSdXRoXSBVbml2IEtpZWwsIEluc3QgR2VuIE1pY3JvYmlvbCwg
RC0yNDExOCBLaWVsLCBHZXJtYW55LiBbSGFyZGVyLCBUaWxtYW5uXSBVbml2IE5ldyBTIFdhbGVz
LCBDdHIgTWFyaW5lIEJpb2lubm92YXQsIFN5ZG5leSwgTlNXIDIwNTIsIEF1c3RyYWxpYS4mI3hE
O0xhY2huaXQsIFQsIENhcmwgdm9uIE9zc2lldHpreSBVbml2IE9sZGVuYnVyZywgSW5zdCBDaGVt
ICZhbXA7IEJpb2wgTWFyaW5lIEVudmlyb25tLCBELTI2MTI5IE9sZGVuYnVyZywgR2VybWFueS4m
I3hEO3QubGFjaG5pdEB3ZWIuZGU8L2F1dGgtYWRkcmVzcz48dGl0bGVzPjx0aXRsZT5FcGliYWN0
ZXJpYWwgY29tbXVuaXR5IHBhdHRlcm5zIG9uIG1hcmluZSBtYWNyb2FsZ2FlIGFyZSBob3N0LXNw
ZWNpZmljIGJ1dCB0ZW1wb3JhbGx5IHZhcmlhYmxlPC90aXRsZT48c2Vjb25kYXJ5LXRpdGxlPkVu
dmlyb25tZW50YWwgTWljcm9iaW9sb2d5PC9zZWNvbmRhcnktdGl0bGU+PGFsdC10aXRsZT5FbnZp
cm9uLiBNaWNyb2Jpb2wuPC9hbHQtdGl0bGU+PC90aXRsZXM+PHBlcmlvZGljYWw+PGZ1bGwtdGl0
bGU+RW52aXJvbm1lbnRhbCBNaWNyb2Jpb2xvZ3k8L2Z1bGwtdGl0bGU+PGFiYnItMT5FbnZpcm9u
LiBNaWNyb2Jpb2wuPC9hYmJyLTE+PGFiYnItMj5FbnZpcm9uIE1pY3JvYmlvbDwvYWJici0yPjwv
cGVyaW9kaWNhbD48YWx0LXBlcmlvZGljYWw+PGZ1bGwtdGl0bGU+RW52aXJvbm1lbnRhbCBNaWNy
b2Jpb2xvZ3k8L2Z1bGwtdGl0bGU+PGFiYnItMT5FbnZpcm9uLiBNaWNyb2Jpb2wuPC9hYmJyLTE+
PGFiYnItMj5FbnZpcm9uIE1pY3JvYmlvbDwvYWJici0yPjwvYWx0LXBlcmlvZGljYWw+PHBhZ2Vz
PjY1NS02NjU8L3BhZ2VzPjx2b2x1bWU+MTM8L3ZvbHVtZT48bnVtYmVyPjM8L251bWJlcj48a2V5
d29yZHM+PGtleXdvcmQ+MTZzIHJpYm9zb21hbC1ybmE8L2tleXdvcmQ+PGtleXdvcmQ+Z3JhZGll
bnQgZ2VsLWVsZWN0cm9waG9yZXNpczwva2V5d29yZD48a2V5d29yZD5iYWN0ZXJpYWwgY29tbXVu
aXRpZXM8L2tleXdvcmQ+PGtleXdvcmQ+Y2hlbWljYWwgbWVkaWF0aW9uPC9rZXl3b3JkPjxrZXl3
b3JkPmVwaXBoeXRpYyBiYWN0ZXJpYTwva2V5d29yZD48a2V5d29yZD5zZXF1ZW5jZSBkYXRhPC9r
ZXl3b3JkPjxrZXl3b3JkPnNlYS1pY2U8L2tleXdvcmQ+PGtleXdvcmQ+YWxnYTwva2V5d29yZD48
a2V5d29yZD5iYWN0ZXJpb3BsYW5rdG9uPC9rZXl3b3JkPjxrZXl3b3JkPnNldHRsZW1lbnQ8L2tl
eXdvcmQ+PC9rZXl3b3Jkcz48ZGF0ZXM+PHllYXI+MjAxMTwveWVhcj48cHViLWRhdGVzPjxkYXRl
Pk1hcjwvZGF0ZT48L3B1Yi1kYXRlcz48L2RhdGVzPjxpc2JuPjE0NjItMjkxMjwvaXNibj48YWNj
ZXNzaW9uLW51bT5JU0k6MDAwMjg3ODUyOTAwMDA5PC9hY2Nlc3Npb24tbnVtPjx3b3JrLXR5cGU+
QXJ0aWNsZTwvd29yay10eXBlPjx1cmxzPjxyZWxhdGVkLXVybHM+PHVybD4mbHQ7R28gdG8gSVNJ
Jmd0OzovLzAwMDI4Nzg1MjkwMDAwOTwvdXJsPjwvcmVsYXRlZC11cmxzPjwvdXJscz48ZWxlY3Ry
b25pYy1yZXNvdXJjZS1udW0+MTAuMTExMS9qLjE0NjItMjkyMC4yMDEwLjAyMzcxLng8L2VsZWN0
cm9uaWMtcmVzb3VyY2UtbnVtPjxsYW5ndWFnZT5FbmdsaXNoPC9sYW5ndWFnZT48L3JlY29yZD48
L0NpdGU+PC9FbmROb3RlPgB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MYWNobml0PC9BdXRob3I+PFllYXI+MjAxMTwvWWVhcj48
UmVjTnVtPjM8L1JlY051bT48RGlzcGxheVRleHQ+WzldPC9EaXNwbGF5VGV4dD48cmVjb3JkPjxy
ZWMtbnVtYmVyPjM8L3JlYy1udW1iZXI+PGZvcmVpZ24ta2V5cz48a2V5IGFwcD0iRU4iIGRiLWlk
PSJwYTI1YTB0dDRmeGVzNGV2NXI4cHp4cm50cmRyZWYwZjV2ZXoiPjM8L2tleT48L2ZvcmVpZ24t
a2V5cz48cmVmLXR5cGUgbmFtZT0iSm91cm5hbCBBcnRpY2xlIj4xNzwvcmVmLXR5cGU+PGNvbnRy
aWJ1dG9ycz48YXV0aG9ycz48YXV0aG9yPkxhY2huaXQsIFQuPC9hdXRob3I+PGF1dGhvcj5NZXNr
ZSwgRC48L2F1dGhvcj48YXV0aG9yPldhaGwsIE0uPC9hdXRob3I+PGF1dGhvcj5IYXJkZXIsIFQu
PC9hdXRob3I+PGF1dGhvcj5TY2htaXR6LCBSLjwvYXV0aG9yPjwvYXV0aG9ycz48L2NvbnRyaWJ1
dG9ycz48YXV0aC1hZGRyZXNzPltMYWNobml0LCBUaW1dIENhcmwgdm9uIE9zc2lldHpreSBVbml2
IE9sZGVuYnVyZywgSW5zdCBDaGVtICZhbXA7IEJpb2wgTWFyaW5lIEVudmlyb25tLCBELTI2MTI5
IE9sZGVuYnVyZywgR2VybWFueS4gW0xhY2huaXQsIFRpbTsgV2FobCwgTWFydGluXSBMZWlibml6
IEluc3QgTWFyaW5lIFNjaSwgSUZNIEdFT01BUiwgRC0yNDEwNSBLaWVsLCBHZXJtYW55LiBbTWVz
a2UsIERpYW5hOyBTY2htaXR6LCBSdXRoXSBVbml2IEtpZWwsIEluc3QgR2VuIE1pY3JvYmlvbCwg
RC0yNDExOCBLaWVsLCBHZXJtYW55LiBbSGFyZGVyLCBUaWxtYW5uXSBVbml2IE5ldyBTIFdhbGVz
LCBDdHIgTWFyaW5lIEJpb2lubm92YXQsIFN5ZG5leSwgTlNXIDIwNTIsIEF1c3RyYWxpYS4mI3hE
O0xhY2huaXQsIFQsIENhcmwgdm9uIE9zc2lldHpreSBVbml2IE9sZGVuYnVyZywgSW5zdCBDaGVt
ICZhbXA7IEJpb2wgTWFyaW5lIEVudmlyb25tLCBELTI2MTI5IE9sZGVuYnVyZywgR2VybWFueS4m
I3hEO3QubGFjaG5pdEB3ZWIuZGU8L2F1dGgtYWRkcmVzcz48dGl0bGVzPjx0aXRsZT5FcGliYWN0
ZXJpYWwgY29tbXVuaXR5IHBhdHRlcm5zIG9uIG1hcmluZSBtYWNyb2FsZ2FlIGFyZSBob3N0LXNw
ZWNpZmljIGJ1dCB0ZW1wb3JhbGx5IHZhcmlhYmxlPC90aXRsZT48c2Vjb25kYXJ5LXRpdGxlPkVu
dmlyb25tZW50YWwgTWljcm9iaW9sb2d5PC9zZWNvbmRhcnktdGl0bGU+PGFsdC10aXRsZT5FbnZp
cm9uLiBNaWNyb2Jpb2wuPC9hbHQtdGl0bGU+PC90aXRsZXM+PHBlcmlvZGljYWw+PGZ1bGwtdGl0
bGU+RW52aXJvbm1lbnRhbCBNaWNyb2Jpb2xvZ3k8L2Z1bGwtdGl0bGU+PGFiYnItMT5FbnZpcm9u
LiBNaWNyb2Jpb2wuPC9hYmJyLTE+PGFiYnItMj5FbnZpcm9uIE1pY3JvYmlvbDwvYWJici0yPjwv
cGVyaW9kaWNhbD48YWx0LXBlcmlvZGljYWw+PGZ1bGwtdGl0bGU+RW52aXJvbm1lbnRhbCBNaWNy
b2Jpb2xvZ3k8L2Z1bGwtdGl0bGU+PGFiYnItMT5FbnZpcm9uLiBNaWNyb2Jpb2wuPC9hYmJyLTE+
PGFiYnItMj5FbnZpcm9uIE1pY3JvYmlvbDwvYWJici0yPjwvYWx0LXBlcmlvZGljYWw+PHBhZ2Vz
PjY1NS02NjU8L3BhZ2VzPjx2b2x1bWU+MTM8L3ZvbHVtZT48bnVtYmVyPjM8L251bWJlcj48a2V5
d29yZHM+PGtleXdvcmQ+MTZzIHJpYm9zb21hbC1ybmE8L2tleXdvcmQ+PGtleXdvcmQ+Z3JhZGll
bnQgZ2VsLWVsZWN0cm9waG9yZXNpczwva2V5d29yZD48a2V5d29yZD5iYWN0ZXJpYWwgY29tbXVu
aXRpZXM8L2tleXdvcmQ+PGtleXdvcmQ+Y2hlbWljYWwgbWVkaWF0aW9uPC9rZXl3b3JkPjxrZXl3
b3JkPmVwaXBoeXRpYyBiYWN0ZXJpYTwva2V5d29yZD48a2V5d29yZD5zZXF1ZW5jZSBkYXRhPC9r
ZXl3b3JkPjxrZXl3b3JkPnNlYS1pY2U8L2tleXdvcmQ+PGtleXdvcmQ+YWxnYTwva2V5d29yZD48
a2V5d29yZD5iYWN0ZXJpb3BsYW5rdG9uPC9rZXl3b3JkPjxrZXl3b3JkPnNldHRsZW1lbnQ8L2tl
eXdvcmQ+PC9rZXl3b3Jkcz48ZGF0ZXM+PHllYXI+MjAxMTwveWVhcj48cHViLWRhdGVzPjxkYXRl
Pk1hcjwvZGF0ZT48L3B1Yi1kYXRlcz48L2RhdGVzPjxpc2JuPjE0NjItMjkxMjwvaXNibj48YWNj
ZXNzaW9uLW51bT5JU0k6MDAwMjg3ODUyOTAwMDA5PC9hY2Nlc3Npb24tbnVtPjx3b3JrLXR5cGU+
QXJ0aWNsZTwvd29yay10eXBlPjx1cmxzPjxyZWxhdGVkLXVybHM+PHVybD4mbHQ7R28gdG8gSVNJ
Jmd0OzovLzAwMDI4Nzg1MjkwMDAwOTwvdXJsPjwvcmVsYXRlZC11cmxzPjwvdXJscz48ZWxlY3Ry
b25pYy1yZXNvdXJjZS1udW0+MTAuMTExMS9qLjE0NjItMjkyMC4yMDEwLjAyMzcxLng8L2VsZWN0
cm9uaWMtcmVzb3VyY2UtbnVtPjxsYW5ndWFnZT5FbmdsaXNoPC9sYW5ndWFnZT48L3JlY29yZD48
L0NpdGU+PC9FbmROb3RlPgB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9" w:tooltip="Lachnit, 2011 #3" w:history="1">
              <w:r w:rsidR="00E75ACC">
                <w:rPr>
                  <w:rFonts w:cs="Times New Roman"/>
                  <w:noProof/>
                  <w:sz w:val="20"/>
                </w:rPr>
                <w:t>9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Uncultured </w:t>
            </w:r>
            <w:proofErr w:type="spellStart"/>
            <w:r>
              <w:rPr>
                <w:rFonts w:cs="Times New Roman"/>
                <w:sz w:val="20"/>
              </w:rPr>
              <w:t>A</w:t>
            </w:r>
            <w:r w:rsidRPr="002408D3">
              <w:rPr>
                <w:rFonts w:cs="Times New Roman"/>
                <w:sz w:val="20"/>
              </w:rPr>
              <w:t>lphaproteobacterium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CtaxAus-35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AF259594</w:t>
            </w:r>
          </w:p>
        </w:tc>
        <w:tc>
          <w:tcPr>
            <w:tcW w:w="2977" w:type="dxa"/>
          </w:tcPr>
          <w:p w:rsidR="00C62A10" w:rsidRPr="00D7756C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 w:rsidRPr="00D7756C">
              <w:rPr>
                <w:rFonts w:cs="Times New Roman"/>
                <w:i/>
                <w:sz w:val="20"/>
              </w:rPr>
              <w:t>Caulerpa</w:t>
            </w:r>
            <w:proofErr w:type="spellEnd"/>
            <w:r w:rsidRPr="00D7756C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D7756C">
              <w:rPr>
                <w:rFonts w:cs="Times New Roman"/>
                <w:i/>
                <w:sz w:val="20"/>
              </w:rPr>
              <w:t>taxifolia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NZXVzbmllcjwvQXV0aG9yPjxZZWFyPjIwMDE8L1llYXI+
PFJlY051bT41NjwvUmVjTnVtPjxEaXNwbGF5VGV4dD5bNV08L0Rpc3BsYXlUZXh0PjxyZWNvcmQ+
PHJlYy1udW1iZXI+NTY8L3JlYy1udW1iZXI+PGZvcmVpZ24ta2V5cz48a2V5IGFwcD0iRU4iIGRi
LWlkPSJwYTI1YTB0dDRmeGVzNGV2NXI4cHp4cm50cmRyZWYwZjV2ZXoiPjU2PC9rZXk+PC9mb3Jl
aWduLWtleXM+PHJlZi10eXBlIG5hbWU9IkpvdXJuYWwgQXJ0aWNsZSI+MTc8L3JlZi10eXBlPjxj
b250cmlidXRvcnM+PGF1dGhvcnM+PGF1dGhvcj5NZXVzbmllciwgSS48L2F1dGhvcj48YXV0aG9y
Pk9sc2VuLCBKLiBMLjwvYXV0aG9yPjxhdXRob3I+U3RhbSwgVy4gVC48L2F1dGhvcj48YXV0aG9y
PkRlc3RvbWJlLCBDLjwvYXV0aG9yPjxhdXRob3I+VmFsZXJvLCBNLjwvYXV0aG9yPjwvYXV0aG9y
cz48L2NvbnRyaWJ1dG9ycz48YXV0aC1hZGRyZXNzPlVuaXYgTGlsbGUgMSwgTGFiIEdlbmV0ICZh
bXA7IEV2b2x1dCBQb3B1bGF0IFZlZ2V0YWxlcywgQ05SUywgVVBSRVNBIDgwMTYsIEYtNTk2NTUg
VmlsbGVuZXV2ZSBEYXNjcSwgRnJhbmNlLiBVbml2IEdyb25pbmdlbiwgQ3RyIEJpb2wsIEN0ciBF
Y29sICZhbXA7IEV2b2x1dGlvbmFyeSBTdHVkaWVzLCBEZXB0IE1hcmluZSBCaW9sLCBOTC05NzUw
IEFBIEhhcmVuLCBOZXRoZXJsYW5kcy4mI3hEO1ZhbGVybywgTSwgVW5pdiBMaWxsZSAxLCBMYWIg
R2VuZXQgJmFtcDsgRXZvbHV0IFBvcHVsYXQgVmVnZXRhbGVzLCBDTlJTLCBVUFJFU0EgODAxNiwg
QmF0aW1lbnQgU04yLCBGLTU5NjU1IFZpbGxlbmV1dmUgRGFzY3EsIEZyYW5jZS48L2F1dGgtYWRk
cmVzcz48dGl0bGVzPjx0aXRsZT48c3R5bGUgZmFjZT0ibm9ybWFsIiBmb250PSJkZWZhdWx0IiBz
aXplPSIxMDAlIj5QaHlsb2dlbmV0aWMgYW5hbHlzZXMgb2YgPC9zdHlsZT48c3R5bGUgZmFjZT0i
aXRhbGljIiBmb250PSJkZWZhdWx0IiBzaXplPSIxMDAlIj5DYXVsZXJwYSB0YXhpZm9saWE8L3N0
eWxlPjxzdHlsZSBmYWNlPSJub3JtYWwiIGZvbnQ9ImRlZmF1bHQiIHNpemU9IjEwMCUiPiAoQ2hs
b3JvcGh5dGEpIGFuZCBvZiBpdHMgYXNzb2NpYXRlZCBiYWN0ZXJpYWwgbWljcm9mbG9yYSBwcm92
aWRlIGNsdWVzIHRvIHRoZSBvcmlnaW4gb2YgdGhlIE1lZGl0ZXJyYW5lYW4gaW50cm9kdWN0aW9u
PC9zdHlsZT48L3RpdGxlPjxzZWNvbmRhcnktdGl0bGU+TW9sZWN1bGFyIEVjb2xvZ3k8L3NlY29u
ZGFyeS10aXRsZT48YWx0LXRpdGxlPk1vbC4gRWNvbC48L2FsdC10aXRsZT48L3RpdGxlcz48cGVy
aW9kaWNhbD48ZnVsbC10aXRsZT5Nb2xlY3VsYXIgRWNvbG9neTwvZnVsbC10aXRsZT48YWJici0x
Pk1vbC4gRWNvbC48L2FiYnItMT48YWJici0yPk1vbCBFY29sPC9hYmJyLTI+PC9wZXJpb2RpY2Fs
PjxhbHQtcGVyaW9kaWNhbD48ZnVsbC10aXRsZT5Nb2xlY3VsYXIgRWNvbG9neTwvZnVsbC10aXRs
ZT48YWJici0xPk1vbC4gRWNvbC48L2FiYnItMT48YWJici0yPk1vbCBFY29sPC9hYmJyLTI+PC9h
bHQtcGVyaW9kaWNhbD48cGFnZXM+OTMxLTk0NjwvcGFnZXM+PHZvbHVtZT4xMDwvdm9sdW1lPjxu
dW1iZXI+NDwvbnVtYmVyPjxrZXl3b3Jkcz48a2V5d29yZD4xNlM8L2tleXdvcmQ+PGtleXdvcmQ+
YWxnYTwva2V5d29yZD48a2V5d29yZD5hbGdhZS1hc3NvY2lhdGVkIGJhY3RlcmlhPC9rZXl3b3Jk
PjxrZXl3b3JkPkNhdWxlcnBhIHRheGlmb2xpYTwva2V5d29yZD48a2V5d29yZD5pbnZhc2l2ZTwv
a2V5d29yZD48a2V5d29yZD5zcGVjaWVzPC9rZXl3b3JkPjxrZXl3b3JkPklUUzwva2V5d29yZD48
a2V5d29yZD5iYWN0ZXJpb3BsYW5rdG9uIGNvbW11bml0aWVzPC9rZXl3b3JkPjxrZXl3b3JkPm5p
dHJvZ2VuLWZpeGF0aW9uPC9rZXl3b3JkPjxrZXl3b3JkPm1hcmluZTwva2V5d29yZD48a2V5d29y
ZD5zZWE8L2tleXdvcmQ+PGtleXdvcmQ+ZGl2ZXJzaXR5PC9rZXl3b3JkPjxrZXl3b3JkPmlkZW50
aWZpY2F0aW9uPC9rZXl3b3JkPjxrZXl3b3JkPnBvbHltb3JwaGlzbTwva2V5d29yZD48a2V5d29y
ZD5ldm9sdXRpb248L2tleXdvcmQ+PGtleXdvcmQ+ZGF0YWJhc2U8L2tleXdvcmQ+PGtleXdvcmQ+
YXRsYW50aWM8L2tleXdvcmQ+PC9rZXl3b3Jkcz48ZGF0ZXM+PHllYXI+MjAwMTwveWVhcj48cHVi
LWRhdGVzPjxkYXRlPkFwcjwvZGF0ZT48L3B1Yi1kYXRlcz48L2RhdGVzPjxpc2JuPjA5NjItMTA4
MzwvaXNibj48YWNjZXNzaW9uLW51bT5JU0k6MDAwMTY4NDU1NTAwMDEyPC9hY2Nlc3Npb24tbnVt
Pjx3b3JrLXR5cGU+QXJ0aWNsZTwvd29yay10eXBlPjx1cmxzPjxyZWxhdGVkLXVybHM+PHVybD4m
bHQ7R28gdG8gSVNJJmd0OzovLzAwMDE2ODQ1NTUwMDAxMjwvdXJsPjwvcmVsYXRlZC11cmxzPjwv
dXJscz48bGFuZ3VhZ2U+RW5nbGlzaDwvbGFuZ3VhZ2U+PC9yZWNvcmQ+PC9DaXRlPjwvRW5kTm90
ZT4A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NZXVzbmllcjwvQXV0aG9yPjxZZWFyPjIwMDE8L1llYXI+
PFJlY051bT41NjwvUmVjTnVtPjxEaXNwbGF5VGV4dD5bNV08L0Rpc3BsYXlUZXh0PjxyZWNvcmQ+
PHJlYy1udW1iZXI+NTY8L3JlYy1udW1iZXI+PGZvcmVpZ24ta2V5cz48a2V5IGFwcD0iRU4iIGRi
LWlkPSJwYTI1YTB0dDRmeGVzNGV2NXI4cHp4cm50cmRyZWYwZjV2ZXoiPjU2PC9rZXk+PC9mb3Jl
aWduLWtleXM+PHJlZi10eXBlIG5hbWU9IkpvdXJuYWwgQXJ0aWNsZSI+MTc8L3JlZi10eXBlPjxj
b250cmlidXRvcnM+PGF1dGhvcnM+PGF1dGhvcj5NZXVzbmllciwgSS48L2F1dGhvcj48YXV0aG9y
Pk9sc2VuLCBKLiBMLjwvYXV0aG9yPjxhdXRob3I+U3RhbSwgVy4gVC48L2F1dGhvcj48YXV0aG9y
PkRlc3RvbWJlLCBDLjwvYXV0aG9yPjxhdXRob3I+VmFsZXJvLCBNLjwvYXV0aG9yPjwvYXV0aG9y
cz48L2NvbnRyaWJ1dG9ycz48YXV0aC1hZGRyZXNzPlVuaXYgTGlsbGUgMSwgTGFiIEdlbmV0ICZh
bXA7IEV2b2x1dCBQb3B1bGF0IFZlZ2V0YWxlcywgQ05SUywgVVBSRVNBIDgwMTYsIEYtNTk2NTUg
VmlsbGVuZXV2ZSBEYXNjcSwgRnJhbmNlLiBVbml2IEdyb25pbmdlbiwgQ3RyIEJpb2wsIEN0ciBF
Y29sICZhbXA7IEV2b2x1dGlvbmFyeSBTdHVkaWVzLCBEZXB0IE1hcmluZSBCaW9sLCBOTC05NzUw
IEFBIEhhcmVuLCBOZXRoZXJsYW5kcy4mI3hEO1ZhbGVybywgTSwgVW5pdiBMaWxsZSAxLCBMYWIg
R2VuZXQgJmFtcDsgRXZvbHV0IFBvcHVsYXQgVmVnZXRhbGVzLCBDTlJTLCBVUFJFU0EgODAxNiwg
QmF0aW1lbnQgU04yLCBGLTU5NjU1IFZpbGxlbmV1dmUgRGFzY3EsIEZyYW5jZS48L2F1dGgtYWRk
cmVzcz48dGl0bGVzPjx0aXRsZT48c3R5bGUgZmFjZT0ibm9ybWFsIiBmb250PSJkZWZhdWx0IiBz
aXplPSIxMDAlIj5QaHlsb2dlbmV0aWMgYW5hbHlzZXMgb2YgPC9zdHlsZT48c3R5bGUgZmFjZT0i
aXRhbGljIiBmb250PSJkZWZhdWx0IiBzaXplPSIxMDAlIj5DYXVsZXJwYSB0YXhpZm9saWE8L3N0
eWxlPjxzdHlsZSBmYWNlPSJub3JtYWwiIGZvbnQ9ImRlZmF1bHQiIHNpemU9IjEwMCUiPiAoQ2hs
b3JvcGh5dGEpIGFuZCBvZiBpdHMgYXNzb2NpYXRlZCBiYWN0ZXJpYWwgbWljcm9mbG9yYSBwcm92
aWRlIGNsdWVzIHRvIHRoZSBvcmlnaW4gb2YgdGhlIE1lZGl0ZXJyYW5lYW4gaW50cm9kdWN0aW9u
PC9zdHlsZT48L3RpdGxlPjxzZWNvbmRhcnktdGl0bGU+TW9sZWN1bGFyIEVjb2xvZ3k8L3NlY29u
ZGFyeS10aXRsZT48YWx0LXRpdGxlPk1vbC4gRWNvbC48L2FsdC10aXRsZT48L3RpdGxlcz48cGVy
aW9kaWNhbD48ZnVsbC10aXRsZT5Nb2xlY3VsYXIgRWNvbG9neTwvZnVsbC10aXRsZT48YWJici0x
Pk1vbC4gRWNvbC48L2FiYnItMT48YWJici0yPk1vbCBFY29sPC9hYmJyLTI+PC9wZXJpb2RpY2Fs
PjxhbHQtcGVyaW9kaWNhbD48ZnVsbC10aXRsZT5Nb2xlY3VsYXIgRWNvbG9neTwvZnVsbC10aXRs
ZT48YWJici0xPk1vbC4gRWNvbC48L2FiYnItMT48YWJici0yPk1vbCBFY29sPC9hYmJyLTI+PC9h
bHQtcGVyaW9kaWNhbD48cGFnZXM+OTMxLTk0NjwvcGFnZXM+PHZvbHVtZT4xMDwvdm9sdW1lPjxu
dW1iZXI+NDwvbnVtYmVyPjxrZXl3b3Jkcz48a2V5d29yZD4xNlM8L2tleXdvcmQ+PGtleXdvcmQ+
YWxnYTwva2V5d29yZD48a2V5d29yZD5hbGdhZS1hc3NvY2lhdGVkIGJhY3RlcmlhPC9rZXl3b3Jk
PjxrZXl3b3JkPkNhdWxlcnBhIHRheGlmb2xpYTwva2V5d29yZD48a2V5d29yZD5pbnZhc2l2ZTwv
a2V5d29yZD48a2V5d29yZD5zcGVjaWVzPC9rZXl3b3JkPjxrZXl3b3JkPklUUzwva2V5d29yZD48
a2V5d29yZD5iYWN0ZXJpb3BsYW5rdG9uIGNvbW11bml0aWVzPC9rZXl3b3JkPjxrZXl3b3JkPm5p
dHJvZ2VuLWZpeGF0aW9uPC9rZXl3b3JkPjxrZXl3b3JkPm1hcmluZTwva2V5d29yZD48a2V5d29y
ZD5zZWE8L2tleXdvcmQ+PGtleXdvcmQ+ZGl2ZXJzaXR5PC9rZXl3b3JkPjxrZXl3b3JkPmlkZW50
aWZpY2F0aW9uPC9rZXl3b3JkPjxrZXl3b3JkPnBvbHltb3JwaGlzbTwva2V5d29yZD48a2V5d29y
ZD5ldm9sdXRpb248L2tleXdvcmQ+PGtleXdvcmQ+ZGF0YWJhc2U8L2tleXdvcmQ+PGtleXdvcmQ+
YXRsYW50aWM8L2tleXdvcmQ+PC9rZXl3b3Jkcz48ZGF0ZXM+PHllYXI+MjAwMTwveWVhcj48cHVi
LWRhdGVzPjxkYXRlPkFwcjwvZGF0ZT48L3B1Yi1kYXRlcz48L2RhdGVzPjxpc2JuPjA5NjItMTA4
MzwvaXNibj48YWNjZXNzaW9uLW51bT5JU0k6MDAwMTY4NDU1NTAwMDEyPC9hY2Nlc3Npb24tbnVt
Pjx3b3JrLXR5cGU+QXJ0aWNsZTwvd29yay10eXBlPjx1cmxzPjxyZWxhdGVkLXVybHM+PHVybD4m
bHQ7R28gdG8gSVNJJmd0OzovLzAwMDE2ODQ1NTUwMDAxMjwvdXJsPjwvcmVsYXRlZC11cmxzPjwv
dXJscz48bGFuZ3VhZ2U+RW5nbGlzaDwvbGFuZ3VhZ2U+PC9yZWNvcmQ+PC9DaXRlPjwvRW5kTm90
ZT4A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5" w:tooltip="Meusnier, 2001 #56" w:history="1">
              <w:r w:rsidR="00E75ACC">
                <w:rPr>
                  <w:rFonts w:cs="Times New Roman"/>
                  <w:noProof/>
                  <w:sz w:val="20"/>
                </w:rPr>
                <w:t>5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 w:val="restart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Gammaproteobacteria</w:t>
            </w:r>
            <w:proofErr w:type="spellEnd"/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Endocytic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bacterium Noc14 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AF262740</w:t>
            </w:r>
          </w:p>
        </w:tc>
        <w:tc>
          <w:tcPr>
            <w:tcW w:w="2977" w:type="dxa"/>
          </w:tcPr>
          <w:p w:rsidR="00C62A10" w:rsidRPr="00D7756C" w:rsidRDefault="00C62A10" w:rsidP="00BA2B5D">
            <w:pPr>
              <w:rPr>
                <w:rFonts w:cs="Times New Roman"/>
                <w:i/>
                <w:sz w:val="20"/>
              </w:rPr>
            </w:pPr>
            <w:proofErr w:type="spellStart"/>
            <w:r w:rsidRPr="00D7756C">
              <w:rPr>
                <w:rFonts w:cs="Times New Roman"/>
                <w:i/>
                <w:sz w:val="20"/>
              </w:rPr>
              <w:t>Noctiluca</w:t>
            </w:r>
            <w:proofErr w:type="spellEnd"/>
            <w:r w:rsidRPr="00D7756C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D7756C">
              <w:rPr>
                <w:rFonts w:cs="Times New Roman"/>
                <w:i/>
                <w:sz w:val="20"/>
              </w:rPr>
              <w:t>scintillans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/>
            </w:r>
            <w:r w:rsidR="00E75ACC">
              <w:rPr>
                <w:rFonts w:cs="Times New Roman"/>
                <w:sz w:val="20"/>
              </w:rPr>
              <w:instrText xml:space="preserve"> ADDIN EN.CITE &lt;EndNote&gt;&lt;Cite&gt;&lt;Author&gt;Seibold&lt;/Author&gt;&lt;Year&gt;2001&lt;/Year&gt;&lt;RecNum&gt;193&lt;/RecNum&gt;&lt;DisplayText&gt;[10]&lt;/DisplayText&gt;&lt;record&gt;&lt;rec-number&gt;193&lt;/rec-number&gt;&lt;foreign-keys&gt;&lt;key app="EN" db-id="pa25a0tt4fxes4ev5r8pzxrntrdref0f5vez"&gt;193&lt;/key&gt;&lt;/foreign-keys&gt;&lt;ref-type name="Journal Article"&gt;17&lt;/ref-type&gt;&lt;contributors&gt;&lt;authors&gt;&lt;author&gt;Anja Seibold&lt;/author&gt;&lt;author&gt;Antje Wichels&lt;/author&gt;&lt;author&gt;Christian Schütt&lt;/author&gt;&lt;/authors&gt;&lt;/contributors&gt;&lt;titles&gt;&lt;title&gt;&lt;style face="normal" font="default" size="100%"&gt;Diversity of endocytic bacteria in the dinoflagellate &lt;/style&gt;&lt;style face="italic" font="default" size="100%"&gt;Noctiluca scintillans&lt;/style&gt;&lt;/title&gt;&lt;secondary-title&gt;Aquatic Microbial Ecology&lt;/secondary-title&gt;&lt;/titles&gt;&lt;periodical&gt;&lt;full-title&gt;Aquatic Microbial Ecology&lt;/full-title&gt;&lt;abbr-1&gt;Aquat. Microb. Ecol.&lt;/abbr-1&gt;&lt;abbr-2&gt;Aquat Microb Ecol&lt;/abbr-2&gt;&lt;/periodical&gt;&lt;pages&gt;229-235&lt;/pages&gt;&lt;volume&gt;25&lt;/volume&gt;&lt;number&gt;3&lt;/number&gt;&lt;dates&gt;&lt;year&gt;2001&lt;/year&gt;&lt;pub-dates&gt;&lt;date&gt;September 28, 2001&lt;/date&gt;&lt;/pub-dates&gt;&lt;/dates&gt;&lt;urls&gt;&lt;related-urls&gt;&lt;url&gt;http://www.int-res.com/abstracts/ame/v25/n3/p229-235/&lt;/url&gt;&lt;/related-urls&gt;&lt;/urls&gt;&lt;electronic-resource-num&gt;10.3354/ame025229&lt;/electronic-resource-num&gt;&lt;/record&gt;&lt;/Cite&gt;&lt;/EndNote&gt;</w:instrText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10" w:tooltip="Seibold, 2001 #193" w:history="1">
              <w:r w:rsidR="00E75ACC">
                <w:rPr>
                  <w:rFonts w:cs="Times New Roman"/>
                  <w:noProof/>
                  <w:sz w:val="20"/>
                </w:rPr>
                <w:t>10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D7756C">
              <w:rPr>
                <w:rFonts w:cs="Times New Roman"/>
                <w:i/>
                <w:sz w:val="20"/>
              </w:rPr>
              <w:t>Stenotrophomonas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sp. L167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AM913974</w:t>
            </w:r>
          </w:p>
        </w:tc>
        <w:tc>
          <w:tcPr>
            <w:tcW w:w="297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D7756C">
              <w:rPr>
                <w:rFonts w:cs="Times New Roman"/>
                <w:i/>
                <w:sz w:val="20"/>
              </w:rPr>
              <w:t>Saccharina</w:t>
            </w:r>
            <w:proofErr w:type="spellEnd"/>
            <w:r w:rsidRPr="00D7756C">
              <w:rPr>
                <w:rFonts w:cs="Times New Roman"/>
                <w:i/>
                <w:sz w:val="20"/>
              </w:rPr>
              <w:t xml:space="preserve"> </w:t>
            </w:r>
            <w:proofErr w:type="spellStart"/>
            <w:r w:rsidRPr="00D7756C">
              <w:rPr>
                <w:rFonts w:cs="Times New Roman"/>
                <w:i/>
                <w:sz w:val="20"/>
              </w:rPr>
              <w:t>latissima</w:t>
            </w:r>
            <w:proofErr w:type="spellEnd"/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>
                <w:fldData xml:space="preserve">PEVuZE5vdGU+PENpdGU+PEF1dGhvcj5XaWVzZTwvQXV0aG9yPjxZZWFyPjIwMDk8L1llYXI+PFJl
Y051bT40OTwvUmVjTnVtPjxEaXNwbGF5VGV4dD5bMl08L0Rpc3BsYXlUZXh0PjxyZWNvcmQ+PHJl
Yy1udW1iZXI+NDk8L3JlYy1udW1iZXI+PGZvcmVpZ24ta2V5cz48a2V5IGFwcD0iRU4iIGRiLWlk
PSJwYTI1YTB0dDRmeGVzNGV2NXI4cHp4cm50cmRyZWYwZjV2ZXoiPjQ5PC9rZXk+PC9mb3JlaWdu
LWtleXM+PHJlZi10eXBlIG5hbWU9IkpvdXJuYWwgQXJ0aWNsZSI+MTc8L3JlZi10eXBlPjxjb250
cmlidXRvcnM+PGF1dGhvcnM+PGF1dGhvcj5XaWVzZSwgSi48L2F1dGhvcj48YXV0aG9yPlRoaWVs
LCBWLjwvYXV0aG9yPjxhdXRob3I+TmFnZWwsIEsuPC9hdXRob3I+PGF1dGhvcj5TdGF1ZmVuYmVy
Z2VyLCBULjwvYXV0aG9yPjxhdXRob3I+SW1ob2ZmLCBKLiBGLjwvYXV0aG9yPjwvYXV0aG9ycz48
L2NvbnRyaWJ1dG9ycz48YXV0aC1hZGRyZXNzPltXaWVzZSwgSnV0dGE7IFRoaWVsLCBWZXJhOyBO
YWdlbCwgS2Vyc3RpbjsgU3RhdWZlbmJlcmdlciwgVGltOyBJbWhvZmYsIEpvaGFubmVzIEYuXSBM
ZWlibml6IEluc3QgTWVlcmVzd2lzc2Vuc2NoIElGTSBHRU9NQVIsIEQtMjQxMDUgS2llbCwgR2Vy
bWFueS4mI3hEO0ltaG9mZiwgSkYsIExlaWJuaXogSW5zdCBNZWVyZXN3aXNzZW5zY2ggSUZNIEdF
T01BUiwgRHVzdGVybmJyb29rZXIgV2VnIDIwLCBELTI0MTA1IEtpZWwsIEdlcm1hbnkuJiN4RDtq
aW1ob2ZmQGlmbS1nZW9tYXIuZGU8L2F1dGgtYWRkcmVzcz48dGl0bGVzPjx0aXRsZT48c3R5bGUg
ZmFjZT0ibm9ybWFsIiBmb250PSJkZWZhdWx0IiBzaXplPSIxMDAlIj5EaXZlcnNpdHkgb2YgYW50
aWJpb3RpYy1hY3RpdmUgYmFjdGVyaWEgYXNzb2NpYXRlZCB3aXRoIHRoZSBicm93biBhbGdhPC9z
dHlsZT48c3R5bGUgZmFjZT0iaXRhbGljIiBmb250PSJkZWZhdWx0IiBzaXplPSIxMDAlIj4gTGFt
aW5hcmlhIHNhY2NoYXJpbmE8L3N0eWxlPjxzdHlsZSBmYWNlPSJub3JtYWwiIGZvbnQ9ImRlZmF1
bHQiIHNpemU9IjEwMCUiPiBmcm9tIHRoZSBCYWx0aWMgU2VhPC9zdHlsZT48L3RpdGxlPjxzZWNv
bmRhcnktdGl0bGU+TWFyaW5lIEJpb3RlY2hub2xvZ3k8L3NlY29uZGFyeS10aXRsZT48YWx0LXRp
dGxlPk1hci4gQmlvdGVjaG5vbC48L2FsdC10aXRsZT48L3RpdGxlcz48cGVyaW9kaWNhbD48ZnVs
bC10aXRsZT5NYXJpbmUgQmlvdGVjaG5vbG9neTwvZnVsbC10aXRsZT48YWJici0xPk1hci4gQmlv
dGVjaG5vbC48L2FiYnItMT48YWJici0yPk1hciBCaW90ZWNobm9sPC9hYmJyLTI+PC9wZXJpb2Rp
Y2FsPjxhbHQtcGVyaW9kaWNhbD48ZnVsbC10aXRsZT5NYXJpbmUgQmlvdGVjaG5vbG9neTwvZnVs
bC10aXRsZT48YWJici0xPk1hci4gQmlvdGVjaG5vbC48L2FiYnItMT48YWJici0yPk1hciBCaW90
ZWNobm9sPC9hYmJyLTI+PC9hbHQtcGVyaW9kaWNhbD48cGFnZXM+Mjg3LTMwMDwvcGFnZXM+PHZv
bHVtZT4xMTwvdm9sdW1lPjxudW1iZXI+MjwvbnVtYmVyPjxrZXl3b3Jkcz48a2V5d29yZD5MYW1p
bmFyaWEgc2FjY2hhcmluYTwva2V5d29yZD48a2V5d29yZD5BbGdhLWFzc29jaWF0ZWQgYmFjdGVy
aWE8L2tleXdvcmQ+PGtleXdvcmQ+SXNvbGF0aW9uPC9rZXl3b3JkPjxrZXl3b3JkPlBoeWxvZ2Vu
eTwva2V5d29yZD48a2V5d29yZD5Ob3ZlbCB0YXhhPC9rZXl3b3JkPjxrZXl3b3JkPkFudGltaWNy
b2JpYWwgYWN0aXZpdHk8L2tleXdvcmQ+PGtleXdvcmQ+bWFyaW5lIGJhY3Rlcml1bTwva2V5d29y
ZD48a2V5d29yZD5tYXhpbXVtLWxpa2VsaWhvb2Q8L2tleXdvcmQ+PGtleXdvcmQ+YW50aW1pY3Jv
YmlhbCBhY3Rpdml0aWVzPC9rZXl3b3JkPjxrZXl3b3JkPmFsdGVyb21vbmFzIHNwPC9rZXl3b3Jk
PjxrZXl3b3JkPmRuYS1zZXF1ZW5jZXM8L2tleXdvcmQ+PGtleXdvcmQ+bWV0YWJvbGl0ZXM8L2tl
eXdvcmQ+PGtleXdvcmQ+ZGlzY292ZXJ5PC9rZXl3b3JkPjxrZXl3b3JkPmphcG9uaWNhPC9rZXl3
b3JkPjxrZXl3b3JkPnByb3RlaW48L2tleXdvcmQ+PGtleXdvcmQ+c3BvbmdlPC9rZXl3b3JkPjwv
a2V5d29yZHM+PGRhdGVzPjx5ZWFyPjIwMDk8L3llYXI+PHB1Yi1kYXRlcz48ZGF0ZT5BcHI8L2Rh
dGU+PC9wdWItZGF0ZXM+PC9kYXRlcz48aXNibj4xNDM2LTIyMjg8L2lzYm4+PGFjY2Vzc2lvbi1u
dW0+SVNJOjAwMDI2NDcwMjAwMDAxNDwvYWNjZXNzaW9uLW51bT48d29yay10eXBlPkFydGljbGU8
L3dvcmstdHlwZT48dXJscz48cmVsYXRlZC11cmxzPjx1cmw+Jmx0O0dvIHRvIElTSSZndDs6Ly8w
MDAyNjQ3MDIwMDAwMTQ8L3VybD48L3JlbGF0ZWQtdXJscz48L3VybHM+PGVsZWN0cm9uaWMtcmVz
b3VyY2UtbnVtPjEwLjEwMDcvczEwMTI2LTAwOC05MTQzLTQ8L2VsZWN0cm9uaWMtcmVzb3VyY2Ut
bnVtPjxsYW5ndWFnZT5FbmdsaXNoPC9sYW5ndWFnZT48L3JlY29yZD48L0NpdGU+PC9FbmROb3Rl
Pn=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 </w:instrText>
            </w:r>
            <w:r>
              <w:rPr>
                <w:rFonts w:cs="Times New Roman"/>
                <w:sz w:val="20"/>
              </w:rPr>
              <w:fldChar w:fldCharType="begin">
                <w:fldData xml:space="preserve">PEVuZE5vdGU+PENpdGU+PEF1dGhvcj5XaWVzZTwvQXV0aG9yPjxZZWFyPjIwMDk8L1llYXI+PFJl
Y051bT40OTwvUmVjTnVtPjxEaXNwbGF5VGV4dD5bMl08L0Rpc3BsYXlUZXh0PjxyZWNvcmQ+PHJl
Yy1udW1iZXI+NDk8L3JlYy1udW1iZXI+PGZvcmVpZ24ta2V5cz48a2V5IGFwcD0iRU4iIGRiLWlk
PSJwYTI1YTB0dDRmeGVzNGV2NXI4cHp4cm50cmRyZWYwZjV2ZXoiPjQ5PC9rZXk+PC9mb3JlaWdu
LWtleXM+PHJlZi10eXBlIG5hbWU9IkpvdXJuYWwgQXJ0aWNsZSI+MTc8L3JlZi10eXBlPjxjb250
cmlidXRvcnM+PGF1dGhvcnM+PGF1dGhvcj5XaWVzZSwgSi48L2F1dGhvcj48YXV0aG9yPlRoaWVs
LCBWLjwvYXV0aG9yPjxhdXRob3I+TmFnZWwsIEsuPC9hdXRob3I+PGF1dGhvcj5TdGF1ZmVuYmVy
Z2VyLCBULjwvYXV0aG9yPjxhdXRob3I+SW1ob2ZmLCBKLiBGLjwvYXV0aG9yPjwvYXV0aG9ycz48
L2NvbnRyaWJ1dG9ycz48YXV0aC1hZGRyZXNzPltXaWVzZSwgSnV0dGE7IFRoaWVsLCBWZXJhOyBO
YWdlbCwgS2Vyc3RpbjsgU3RhdWZlbmJlcmdlciwgVGltOyBJbWhvZmYsIEpvaGFubmVzIEYuXSBM
ZWlibml6IEluc3QgTWVlcmVzd2lzc2Vuc2NoIElGTSBHRU9NQVIsIEQtMjQxMDUgS2llbCwgR2Vy
bWFueS4mI3hEO0ltaG9mZiwgSkYsIExlaWJuaXogSW5zdCBNZWVyZXN3aXNzZW5zY2ggSUZNIEdF
T01BUiwgRHVzdGVybmJyb29rZXIgV2VnIDIwLCBELTI0MTA1IEtpZWwsIEdlcm1hbnkuJiN4RDtq
aW1ob2ZmQGlmbS1nZW9tYXIuZGU8L2F1dGgtYWRkcmVzcz48dGl0bGVzPjx0aXRsZT48c3R5bGUg
ZmFjZT0ibm9ybWFsIiBmb250PSJkZWZhdWx0IiBzaXplPSIxMDAlIj5EaXZlcnNpdHkgb2YgYW50
aWJpb3RpYy1hY3RpdmUgYmFjdGVyaWEgYXNzb2NpYXRlZCB3aXRoIHRoZSBicm93biBhbGdhPC9z
dHlsZT48c3R5bGUgZmFjZT0iaXRhbGljIiBmb250PSJkZWZhdWx0IiBzaXplPSIxMDAlIj4gTGFt
aW5hcmlhIHNhY2NoYXJpbmE8L3N0eWxlPjxzdHlsZSBmYWNlPSJub3JtYWwiIGZvbnQ9ImRlZmF1
bHQiIHNpemU9IjEwMCUiPiBmcm9tIHRoZSBCYWx0aWMgU2VhPC9zdHlsZT48L3RpdGxlPjxzZWNv
bmRhcnktdGl0bGU+TWFyaW5lIEJpb3RlY2hub2xvZ3k8L3NlY29uZGFyeS10aXRsZT48YWx0LXRp
dGxlPk1hci4gQmlvdGVjaG5vbC48L2FsdC10aXRsZT48L3RpdGxlcz48cGVyaW9kaWNhbD48ZnVs
bC10aXRsZT5NYXJpbmUgQmlvdGVjaG5vbG9neTwvZnVsbC10aXRsZT48YWJici0xPk1hci4gQmlv
dGVjaG5vbC48L2FiYnItMT48YWJici0yPk1hciBCaW90ZWNobm9sPC9hYmJyLTI+PC9wZXJpb2Rp
Y2FsPjxhbHQtcGVyaW9kaWNhbD48ZnVsbC10aXRsZT5NYXJpbmUgQmlvdGVjaG5vbG9neTwvZnVs
bC10aXRsZT48YWJici0xPk1hci4gQmlvdGVjaG5vbC48L2FiYnItMT48YWJici0yPk1hciBCaW90
ZWNobm9sPC9hYmJyLTI+PC9hbHQtcGVyaW9kaWNhbD48cGFnZXM+Mjg3LTMwMDwvcGFnZXM+PHZv
bHVtZT4xMTwvdm9sdW1lPjxudW1iZXI+MjwvbnVtYmVyPjxrZXl3b3Jkcz48a2V5d29yZD5MYW1p
bmFyaWEgc2FjY2hhcmluYTwva2V5d29yZD48a2V5d29yZD5BbGdhLWFzc29jaWF0ZWQgYmFjdGVy
aWE8L2tleXdvcmQ+PGtleXdvcmQ+SXNvbGF0aW9uPC9rZXl3b3JkPjxrZXl3b3JkPlBoeWxvZ2Vu
eTwva2V5d29yZD48a2V5d29yZD5Ob3ZlbCB0YXhhPC9rZXl3b3JkPjxrZXl3b3JkPkFudGltaWNy
b2JpYWwgYWN0aXZpdHk8L2tleXdvcmQ+PGtleXdvcmQ+bWFyaW5lIGJhY3Rlcml1bTwva2V5d29y
ZD48a2V5d29yZD5tYXhpbXVtLWxpa2VsaWhvb2Q8L2tleXdvcmQ+PGtleXdvcmQ+YW50aW1pY3Jv
YmlhbCBhY3Rpdml0aWVzPC9rZXl3b3JkPjxrZXl3b3JkPmFsdGVyb21vbmFzIHNwPC9rZXl3b3Jk
PjxrZXl3b3JkPmRuYS1zZXF1ZW5jZXM8L2tleXdvcmQ+PGtleXdvcmQ+bWV0YWJvbGl0ZXM8L2tl
eXdvcmQ+PGtleXdvcmQ+ZGlzY292ZXJ5PC9rZXl3b3JkPjxrZXl3b3JkPmphcG9uaWNhPC9rZXl3
b3JkPjxrZXl3b3JkPnByb3RlaW48L2tleXdvcmQ+PGtleXdvcmQ+c3BvbmdlPC9rZXl3b3JkPjwv
a2V5d29yZHM+PGRhdGVzPjx5ZWFyPjIwMDk8L3llYXI+PHB1Yi1kYXRlcz48ZGF0ZT5BcHI8L2Rh
dGU+PC9wdWItZGF0ZXM+PC9kYXRlcz48aXNibj4xNDM2LTIyMjg8L2lzYm4+PGFjY2Vzc2lvbi1u
dW0+SVNJOjAwMDI2NDcwMjAwMDAxNDwvYWNjZXNzaW9uLW51bT48d29yay10eXBlPkFydGljbGU8
L3dvcmstdHlwZT48dXJscz48cmVsYXRlZC11cmxzPjx1cmw+Jmx0O0dvIHRvIElTSSZndDs6Ly8w
MDAyNjQ3MDIwMDAwMTQ8L3VybD48L3JlbGF0ZWQtdXJscz48L3VybHM+PGVsZWN0cm9uaWMtcmVz
b3VyY2UtbnVtPjEwLjEwMDcvczEwMTI2LTAwOC05MTQzLTQ8L2VsZWN0cm9uaWMtcmVzb3VyY2Ut
bnVtPjxsYW5ndWFnZT5FbmdsaXNoPC9sYW5ndWFnZT48L3JlY29yZD48L0NpdGU+PC9FbmROb3Rl
Pn==
</w:fldData>
              </w:fldChar>
            </w:r>
            <w:r w:rsidR="00E75ACC">
              <w:rPr>
                <w:rFonts w:cs="Times New Roman"/>
                <w:sz w:val="20"/>
              </w:rPr>
              <w:instrText xml:space="preserve"> ADDIN EN.CITE.DATA </w:instrText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end"/>
            </w:r>
            <w:r>
              <w:rPr>
                <w:rFonts w:cs="Times New Roman"/>
                <w:sz w:val="20"/>
              </w:rPr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2" w:tooltip="Wiese, 2009 #49" w:history="1">
              <w:r w:rsidR="00E75ACC">
                <w:rPr>
                  <w:rFonts w:cs="Times New Roman"/>
                  <w:noProof/>
                  <w:sz w:val="20"/>
                </w:rPr>
                <w:t>2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 w:val="restart"/>
            <w:tcBorders>
              <w:bottom w:val="single" w:sz="4" w:space="0" w:color="auto"/>
            </w:tcBorders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2408D3">
              <w:rPr>
                <w:rFonts w:cs="Times New Roman"/>
                <w:sz w:val="20"/>
              </w:rPr>
              <w:t>Epsilonproteobacteria</w:t>
            </w:r>
            <w:proofErr w:type="spellEnd"/>
          </w:p>
        </w:tc>
        <w:tc>
          <w:tcPr>
            <w:tcW w:w="5103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Uncultured </w:t>
            </w:r>
            <w:proofErr w:type="spellStart"/>
            <w:r>
              <w:rPr>
                <w:rFonts w:cs="Times New Roman"/>
                <w:sz w:val="20"/>
              </w:rPr>
              <w:t>E</w:t>
            </w:r>
            <w:r w:rsidRPr="002408D3">
              <w:rPr>
                <w:rFonts w:cs="Times New Roman"/>
                <w:sz w:val="20"/>
              </w:rPr>
              <w:t>psilonproteobacterium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clone CC7</w:t>
            </w:r>
          </w:p>
        </w:tc>
        <w:tc>
          <w:tcPr>
            <w:tcW w:w="141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DQ228213</w:t>
            </w:r>
          </w:p>
        </w:tc>
        <w:tc>
          <w:tcPr>
            <w:tcW w:w="2977" w:type="dxa"/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745F62">
              <w:rPr>
                <w:rFonts w:cs="Times New Roman"/>
                <w:i/>
                <w:sz w:val="20"/>
              </w:rPr>
              <w:t>Cladophora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mats</w:t>
            </w:r>
          </w:p>
        </w:tc>
        <w:tc>
          <w:tcPr>
            <w:tcW w:w="1276" w:type="dxa"/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/>
            </w:r>
            <w:r w:rsidR="00E75ACC">
              <w:rPr>
                <w:rFonts w:cs="Times New Roman"/>
                <w:sz w:val="20"/>
              </w:rPr>
              <w:instrText xml:space="preserve"> ADDIN EN.CITE &lt;EndNote&gt;&lt;Cite&gt;&lt;Author&gt;Olapade&lt;/Author&gt;&lt;Year&gt;2006&lt;/Year&gt;&lt;RecNum&gt;208&lt;/RecNum&gt;&lt;DisplayText&gt;[11]&lt;/DisplayText&gt;&lt;record&gt;&lt;rec-number&gt;208&lt;/rec-number&gt;&lt;foreign-keys&gt;&lt;key app="EN" db-id="pa25a0tt4fxes4ev5r8pzxrntrdref0f5vez"&gt;208&lt;/key&gt;&lt;/foreign-keys&gt;&lt;ref-type name="Journal Article"&gt;17&lt;/ref-type&gt;&lt;contributors&gt;&lt;authors&gt;&lt;author&gt;Olapade, Ola A.&lt;/author&gt;&lt;author&gt;Depas, Morgan M.&lt;/author&gt;&lt;author&gt;Jensen, Erika T.&lt;/author&gt;&lt;author&gt;McLellan, Sandra L.&lt;/author&gt;&lt;/authors&gt;&lt;/contributors&gt;&lt;titles&gt;&lt;title&gt;&lt;style face="normal" font="default" size="100%"&gt;Microbial communities and fecal indicator bacteria associated with &lt;/style&gt;&lt;style face="italic" font="default" size="100%"&gt;Cladophora &lt;/style&gt;&lt;style face="normal" font="default" size="100%"&gt;mats on beach sites along Lake Michigan shores&lt;/style&gt;&lt;/title&gt;&lt;secondary-title&gt;Applied and Environmental Microbiology&lt;/secondary-title&gt;&lt;/titles&gt;&lt;periodical&gt;&lt;full-title&gt;Applied and Environmental Microbiology&lt;/full-title&gt;&lt;abbr-1&gt;Appl. Environ. Microbiol.&lt;/abbr-1&gt;&lt;abbr-2&gt;Appl Environ Microbiol&lt;/abbr-2&gt;&lt;abbr-3&gt;Applied &amp;amp; Environmental Microbiology&lt;/abbr-3&gt;&lt;/periodical&gt;&lt;pages&gt;1932-1938&lt;/pages&gt;&lt;volume&gt;72&lt;/volume&gt;&lt;number&gt;3&lt;/number&gt;&lt;dates&gt;&lt;year&gt;2006&lt;/year&gt;&lt;pub-dates&gt;&lt;date&gt;March 1, 2006&lt;/date&gt;&lt;/pub-dates&gt;&lt;/dates&gt;&lt;urls&gt;&lt;related-urls&gt;&lt;url&gt;http://aem.asm.org/cgi/content/abstract/72/3/1932&lt;/url&gt;&lt;/related-urls&gt;&lt;/urls&gt;&lt;electronic-resource-num&gt;10.1128/aem.72.3.1932-1938.2006&lt;/electronic-resource-num&gt;&lt;/record&gt;&lt;/Cite&gt;&lt;/EndNote&gt;</w:instrText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11" w:tooltip="Olapade, 2006 #208" w:history="1">
              <w:r w:rsidR="00E75ACC">
                <w:rPr>
                  <w:rFonts w:cs="Times New Roman"/>
                  <w:noProof/>
                  <w:sz w:val="20"/>
                </w:rPr>
                <w:t>11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  <w:tr w:rsidR="00C62A10" w:rsidRPr="002408D3" w:rsidTr="00ED63D7">
        <w:trPr>
          <w:trHeight w:val="397"/>
        </w:trPr>
        <w:tc>
          <w:tcPr>
            <w:tcW w:w="2235" w:type="dxa"/>
            <w:vMerge/>
            <w:tcBorders>
              <w:bottom w:val="single" w:sz="4" w:space="0" w:color="auto"/>
            </w:tcBorders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</w:p>
        </w:tc>
        <w:tc>
          <w:tcPr>
            <w:tcW w:w="5103" w:type="dxa"/>
            <w:tcBorders>
              <w:bottom w:val="single" w:sz="4" w:space="0" w:color="auto"/>
            </w:tcBorders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Uncultured </w:t>
            </w:r>
            <w:proofErr w:type="spellStart"/>
            <w:r>
              <w:rPr>
                <w:rFonts w:cs="Times New Roman"/>
                <w:sz w:val="20"/>
              </w:rPr>
              <w:t>E</w:t>
            </w:r>
            <w:r w:rsidRPr="002408D3">
              <w:rPr>
                <w:rFonts w:cs="Times New Roman"/>
                <w:sz w:val="20"/>
              </w:rPr>
              <w:t>psilonproteobacterium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clone CC38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r w:rsidRPr="002408D3">
              <w:rPr>
                <w:rFonts w:cs="Times New Roman"/>
                <w:sz w:val="20"/>
              </w:rPr>
              <w:t>DQ228219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C62A10" w:rsidRPr="002408D3" w:rsidRDefault="00C62A10" w:rsidP="00BA2B5D">
            <w:pPr>
              <w:rPr>
                <w:rFonts w:cs="Times New Roman"/>
                <w:sz w:val="20"/>
              </w:rPr>
            </w:pPr>
            <w:proofErr w:type="spellStart"/>
            <w:r w:rsidRPr="00745F62">
              <w:rPr>
                <w:rFonts w:cs="Times New Roman"/>
                <w:i/>
                <w:sz w:val="20"/>
              </w:rPr>
              <w:t>Cladophora</w:t>
            </w:r>
            <w:proofErr w:type="spellEnd"/>
            <w:r w:rsidRPr="002408D3">
              <w:rPr>
                <w:rFonts w:cs="Times New Roman"/>
                <w:sz w:val="20"/>
              </w:rPr>
              <w:t xml:space="preserve"> mats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C62A10" w:rsidRPr="002408D3" w:rsidRDefault="00E75FAB" w:rsidP="00E75ACC">
            <w:pPr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fldChar w:fldCharType="begin"/>
            </w:r>
            <w:r w:rsidR="00E75ACC">
              <w:rPr>
                <w:rFonts w:cs="Times New Roman"/>
                <w:sz w:val="20"/>
              </w:rPr>
              <w:instrText xml:space="preserve"> ADDIN EN.CITE &lt;EndNote&gt;&lt;Cite&gt;&lt;Author&gt;Olapade&lt;/Author&gt;&lt;Year&gt;2006&lt;/Year&gt;&lt;RecNum&gt;208&lt;/RecNum&gt;&lt;DisplayText&gt;[11]&lt;/DisplayText&gt;&lt;record&gt;&lt;rec-number&gt;208&lt;/rec-number&gt;&lt;foreign-keys&gt;&lt;key app="EN" db-id="pa25a0tt4fxes4ev5r8pzxrntrdref0f5vez"&gt;208&lt;/key&gt;&lt;/foreign-keys&gt;&lt;ref-type name="Journal Article"&gt;17&lt;/ref-type&gt;&lt;contributors&gt;&lt;authors&gt;&lt;author&gt;Olapade, Ola A.&lt;/author&gt;&lt;author&gt;Depas, Morgan M.&lt;/author&gt;&lt;author&gt;Jensen, Erika T.&lt;/author&gt;&lt;author&gt;McLellan, Sandra L.&lt;/author&gt;&lt;/authors&gt;&lt;/contributors&gt;&lt;titles&gt;&lt;title&gt;&lt;style face="normal" font="default" size="100%"&gt;Microbial communities and fecal indicator bacteria associated with &lt;/style&gt;&lt;style face="italic" font="default" size="100%"&gt;Cladophora &lt;/style&gt;&lt;style face="normal" font="default" size="100%"&gt;mats on beach sites along Lake Michigan shores&lt;/style&gt;&lt;/title&gt;&lt;secondary-title&gt;Applied and Environmental Microbiology&lt;/secondary-title&gt;&lt;/titles&gt;&lt;periodical&gt;&lt;full-title&gt;Applied and Environmental Microbiology&lt;/full-title&gt;&lt;abbr-1&gt;Appl. Environ. Microbiol.&lt;/abbr-1&gt;&lt;abbr-2&gt;Appl Environ Microbiol&lt;/abbr-2&gt;&lt;abbr-3&gt;Applied &amp;amp; Environmental Microbiology&lt;/abbr-3&gt;&lt;/periodical&gt;&lt;pages&gt;1932-1938&lt;/pages&gt;&lt;volume&gt;72&lt;/volume&gt;&lt;number&gt;3&lt;/number&gt;&lt;dates&gt;&lt;year&gt;2006&lt;/year&gt;&lt;pub-dates&gt;&lt;date&gt;March 1, 2006&lt;/date&gt;&lt;/pub-dates&gt;&lt;/dates&gt;&lt;urls&gt;&lt;related-urls&gt;&lt;url&gt;http://aem.asm.org/cgi/content/abstract/72/3/1932&lt;/url&gt;&lt;/related-urls&gt;&lt;/urls&gt;&lt;electronic-resource-num&gt;10.1128/aem.72.3.1932-1938.2006&lt;/electronic-resource-num&gt;&lt;/record&gt;&lt;/Cite&gt;&lt;/EndNote&gt;</w:instrText>
            </w:r>
            <w:r>
              <w:rPr>
                <w:rFonts w:cs="Times New Roman"/>
                <w:sz w:val="20"/>
              </w:rPr>
              <w:fldChar w:fldCharType="separate"/>
            </w:r>
            <w:r w:rsidR="00E75ACC">
              <w:rPr>
                <w:rFonts w:cs="Times New Roman"/>
                <w:noProof/>
                <w:sz w:val="20"/>
              </w:rPr>
              <w:t>[</w:t>
            </w:r>
            <w:hyperlink w:anchor="_ENREF_11" w:tooltip="Olapade, 2006 #208" w:history="1">
              <w:r w:rsidR="00E75ACC">
                <w:rPr>
                  <w:rFonts w:cs="Times New Roman"/>
                  <w:noProof/>
                  <w:sz w:val="20"/>
                </w:rPr>
                <w:t>11</w:t>
              </w:r>
            </w:hyperlink>
            <w:r w:rsidR="00E75ACC">
              <w:rPr>
                <w:rFonts w:cs="Times New Roman"/>
                <w:noProof/>
                <w:sz w:val="20"/>
              </w:rPr>
              <w:t>]</w:t>
            </w:r>
            <w:r>
              <w:rPr>
                <w:rFonts w:cs="Times New Roman"/>
                <w:sz w:val="20"/>
              </w:rPr>
              <w:fldChar w:fldCharType="end"/>
            </w:r>
          </w:p>
        </w:tc>
      </w:tr>
    </w:tbl>
    <w:p w:rsidR="00E75ACC" w:rsidRDefault="00E75ACC"/>
    <w:p w:rsidR="00E75ACC" w:rsidRPr="00CA0D5D" w:rsidRDefault="00E75FAB" w:rsidP="00E75ACC">
      <w:pPr>
        <w:spacing w:after="0" w:line="240" w:lineRule="auto"/>
        <w:ind w:left="720" w:hanging="720"/>
        <w:rPr>
          <w:rFonts w:ascii="Calibri" w:hAnsi="Calibri"/>
          <w:noProof/>
          <w:sz w:val="20"/>
        </w:rPr>
      </w:pPr>
      <w:r>
        <w:lastRenderedPageBreak/>
        <w:fldChar w:fldCharType="begin"/>
      </w:r>
      <w:r w:rsidR="00E75ACC">
        <w:instrText xml:space="preserve"> ADDIN EN.REFLIST </w:instrText>
      </w:r>
      <w:r>
        <w:fldChar w:fldCharType="separate"/>
      </w:r>
      <w:bookmarkStart w:id="0" w:name="_ENREF_1"/>
      <w:r w:rsidR="00E75ACC" w:rsidRPr="00CA0D5D">
        <w:rPr>
          <w:rFonts w:ascii="Calibri" w:hAnsi="Calibri"/>
          <w:noProof/>
          <w:sz w:val="20"/>
        </w:rPr>
        <w:t>1. Penesyan A, Marshall-Jones Z, Holmstrom C, Kjelleberg S, Egan S (2009) Antimicrobial activity observed among cultured marine epiphytic bacteria reflects their potential as a source of new drugs. FEMS Microbiol Ecol 69: 113-124.</w:t>
      </w:r>
      <w:bookmarkEnd w:id="0"/>
    </w:p>
    <w:p w:rsidR="00E75ACC" w:rsidRPr="00CA0D5D" w:rsidRDefault="00E75ACC" w:rsidP="00E75ACC">
      <w:pPr>
        <w:spacing w:after="0" w:line="240" w:lineRule="auto"/>
        <w:ind w:left="720" w:hanging="720"/>
        <w:rPr>
          <w:rFonts w:ascii="Calibri" w:hAnsi="Calibri"/>
          <w:noProof/>
          <w:sz w:val="20"/>
        </w:rPr>
      </w:pPr>
      <w:bookmarkStart w:id="1" w:name="_ENREF_2"/>
      <w:r w:rsidRPr="00CA0D5D">
        <w:rPr>
          <w:rFonts w:ascii="Calibri" w:hAnsi="Calibri"/>
          <w:noProof/>
          <w:sz w:val="20"/>
        </w:rPr>
        <w:t>2. Wiese J, Thiel V, Nagel K, Staufenberger T, Imhoff JF (2009) Diversity of antibiotic-active bacteria associated with the brown alga</w:t>
      </w:r>
      <w:r w:rsidRPr="00CA0D5D">
        <w:rPr>
          <w:rFonts w:ascii="Calibri" w:hAnsi="Calibri"/>
          <w:i/>
          <w:noProof/>
          <w:sz w:val="20"/>
        </w:rPr>
        <w:t xml:space="preserve"> Laminaria saccharina</w:t>
      </w:r>
      <w:r w:rsidRPr="00CA0D5D">
        <w:rPr>
          <w:rFonts w:ascii="Calibri" w:hAnsi="Calibri"/>
          <w:noProof/>
          <w:sz w:val="20"/>
        </w:rPr>
        <w:t xml:space="preserve"> from the Baltic Sea. Mar Biotechnol 11: 287-300.</w:t>
      </w:r>
      <w:bookmarkEnd w:id="1"/>
    </w:p>
    <w:p w:rsidR="00E75ACC" w:rsidRPr="00CA0D5D" w:rsidRDefault="00E75ACC" w:rsidP="00E75ACC">
      <w:pPr>
        <w:spacing w:after="0" w:line="240" w:lineRule="auto"/>
        <w:ind w:left="720" w:hanging="720"/>
        <w:rPr>
          <w:rFonts w:ascii="Calibri" w:hAnsi="Calibri"/>
          <w:noProof/>
          <w:sz w:val="20"/>
        </w:rPr>
      </w:pPr>
      <w:bookmarkStart w:id="2" w:name="_ENREF_3"/>
      <w:r w:rsidRPr="00CA0D5D">
        <w:rPr>
          <w:rFonts w:ascii="Calibri" w:hAnsi="Calibri"/>
          <w:noProof/>
          <w:sz w:val="20"/>
        </w:rPr>
        <w:t xml:space="preserve">3. Nylund GM, Cervin G, Persson F, Hermansson M, Steinberg PD, et al. (2008) Seaweed defence against bacteria: a poly-brominated 2-heptanone from the red alga </w:t>
      </w:r>
      <w:r w:rsidRPr="00CA0D5D">
        <w:rPr>
          <w:rFonts w:ascii="Calibri" w:hAnsi="Calibri"/>
          <w:i/>
          <w:noProof/>
          <w:sz w:val="20"/>
        </w:rPr>
        <w:t>Bonnemaisonia hamifera</w:t>
      </w:r>
      <w:r w:rsidRPr="00CA0D5D">
        <w:rPr>
          <w:rFonts w:ascii="Calibri" w:hAnsi="Calibri"/>
          <w:noProof/>
          <w:sz w:val="20"/>
        </w:rPr>
        <w:t xml:space="preserve"> inhibits bacterial colonisation. Mar Ecol Prog Ser 369: 39-50.</w:t>
      </w:r>
      <w:bookmarkEnd w:id="2"/>
    </w:p>
    <w:p w:rsidR="00E75ACC" w:rsidRPr="00CA0D5D" w:rsidRDefault="00E75ACC" w:rsidP="00E75ACC">
      <w:pPr>
        <w:spacing w:after="0" w:line="240" w:lineRule="auto"/>
        <w:ind w:left="720" w:hanging="720"/>
        <w:rPr>
          <w:rFonts w:ascii="Calibri" w:hAnsi="Calibri"/>
          <w:noProof/>
          <w:sz w:val="20"/>
        </w:rPr>
      </w:pPr>
      <w:bookmarkStart w:id="3" w:name="_ENREF_4"/>
      <w:r w:rsidRPr="00CA0D5D">
        <w:rPr>
          <w:rFonts w:ascii="Calibri" w:hAnsi="Calibri"/>
          <w:noProof/>
          <w:sz w:val="20"/>
        </w:rPr>
        <w:t xml:space="preserve">4. Matsuo Y, Suzuki M, Kasai H, Shizuri Y, Harayama S (2003) Isolation and phylogenetic characterization of bacteria capable of inducing differentiation in the green alga </w:t>
      </w:r>
      <w:r w:rsidRPr="00CA0D5D">
        <w:rPr>
          <w:rFonts w:ascii="Calibri" w:hAnsi="Calibri"/>
          <w:i/>
          <w:noProof/>
          <w:sz w:val="20"/>
        </w:rPr>
        <w:t>Monostroma oxyspermum</w:t>
      </w:r>
      <w:r w:rsidRPr="00CA0D5D">
        <w:rPr>
          <w:rFonts w:ascii="Calibri" w:hAnsi="Calibri"/>
          <w:noProof/>
          <w:sz w:val="20"/>
        </w:rPr>
        <w:t>. Environ Microbiol 5: 25-35.</w:t>
      </w:r>
      <w:bookmarkEnd w:id="3"/>
    </w:p>
    <w:p w:rsidR="00E75ACC" w:rsidRPr="00CA0D5D" w:rsidRDefault="00E75ACC" w:rsidP="00E75ACC">
      <w:pPr>
        <w:spacing w:after="0" w:line="240" w:lineRule="auto"/>
        <w:ind w:left="720" w:hanging="720"/>
        <w:rPr>
          <w:rFonts w:ascii="Calibri" w:hAnsi="Calibri"/>
          <w:noProof/>
          <w:sz w:val="20"/>
        </w:rPr>
      </w:pPr>
      <w:bookmarkStart w:id="4" w:name="_ENREF_5"/>
      <w:r w:rsidRPr="00CA0D5D">
        <w:rPr>
          <w:rFonts w:ascii="Calibri" w:hAnsi="Calibri"/>
          <w:noProof/>
          <w:sz w:val="20"/>
        </w:rPr>
        <w:t xml:space="preserve">5. Meusnier I, Olsen JL, Stam WT, Destombe C, Valero M (2001) Phylogenetic analyses of </w:t>
      </w:r>
      <w:r w:rsidRPr="00CA0D5D">
        <w:rPr>
          <w:rFonts w:ascii="Calibri" w:hAnsi="Calibri"/>
          <w:i/>
          <w:noProof/>
          <w:sz w:val="20"/>
        </w:rPr>
        <w:t>Caulerpa taxifolia</w:t>
      </w:r>
      <w:r w:rsidRPr="00CA0D5D">
        <w:rPr>
          <w:rFonts w:ascii="Calibri" w:hAnsi="Calibri"/>
          <w:noProof/>
          <w:sz w:val="20"/>
        </w:rPr>
        <w:t xml:space="preserve"> (Chlorophyta) and of its associated bacterial microflora provide clues to the origin of the Mediterranean introduction. Mol Ecol 10: 931-946.</w:t>
      </w:r>
      <w:bookmarkEnd w:id="4"/>
    </w:p>
    <w:p w:rsidR="00E75ACC" w:rsidRPr="00CA0D5D" w:rsidRDefault="00E75ACC" w:rsidP="00E75ACC">
      <w:pPr>
        <w:spacing w:after="0" w:line="240" w:lineRule="auto"/>
        <w:ind w:left="720" w:hanging="720"/>
        <w:rPr>
          <w:rFonts w:ascii="Calibri" w:hAnsi="Calibri"/>
          <w:noProof/>
          <w:sz w:val="20"/>
        </w:rPr>
      </w:pPr>
      <w:bookmarkStart w:id="5" w:name="_ENREF_6"/>
      <w:r w:rsidRPr="00CA0D5D">
        <w:rPr>
          <w:rFonts w:ascii="Calibri" w:hAnsi="Calibri"/>
          <w:noProof/>
          <w:sz w:val="20"/>
        </w:rPr>
        <w:t xml:space="preserve">6. Alavi M, Miller T, Erlandson K, Schneider R, Belas R (2001) Bacterial community associated with </w:t>
      </w:r>
      <w:r w:rsidRPr="00CA0D5D">
        <w:rPr>
          <w:rFonts w:ascii="Calibri" w:hAnsi="Calibri"/>
          <w:i/>
          <w:noProof/>
          <w:sz w:val="20"/>
        </w:rPr>
        <w:t>Pfiesteria</w:t>
      </w:r>
      <w:r w:rsidRPr="00CA0D5D">
        <w:rPr>
          <w:rFonts w:ascii="Calibri" w:hAnsi="Calibri"/>
          <w:noProof/>
          <w:sz w:val="20"/>
        </w:rPr>
        <w:t>-like dinoflagellate cultures. Environ Microbiol 3: 380-396.</w:t>
      </w:r>
      <w:bookmarkEnd w:id="5"/>
    </w:p>
    <w:p w:rsidR="00E75ACC" w:rsidRPr="00CA0D5D" w:rsidRDefault="00E75ACC" w:rsidP="00E75ACC">
      <w:pPr>
        <w:spacing w:after="0" w:line="240" w:lineRule="auto"/>
        <w:ind w:left="720" w:hanging="720"/>
        <w:rPr>
          <w:rFonts w:ascii="Calibri" w:hAnsi="Calibri"/>
          <w:noProof/>
          <w:sz w:val="20"/>
        </w:rPr>
      </w:pPr>
      <w:bookmarkStart w:id="6" w:name="_ENREF_7"/>
      <w:r w:rsidRPr="00CA0D5D">
        <w:rPr>
          <w:rFonts w:ascii="Calibri" w:hAnsi="Calibri"/>
          <w:noProof/>
          <w:sz w:val="20"/>
        </w:rPr>
        <w:t>7. Staufenberger T, Thiel V, Wiese J, Imhoff JF (2008) Phylogenetic analysis of bacteria associated with</w:t>
      </w:r>
      <w:r w:rsidRPr="00CA0D5D">
        <w:rPr>
          <w:rFonts w:ascii="Calibri" w:hAnsi="Calibri"/>
          <w:i/>
          <w:noProof/>
          <w:sz w:val="20"/>
        </w:rPr>
        <w:t xml:space="preserve"> Laminaria saccharina</w:t>
      </w:r>
      <w:r w:rsidRPr="00CA0D5D">
        <w:rPr>
          <w:rFonts w:ascii="Calibri" w:hAnsi="Calibri"/>
          <w:noProof/>
          <w:sz w:val="20"/>
        </w:rPr>
        <w:t>. FEMS Microbiol Ecol 64: 65-77.</w:t>
      </w:r>
      <w:bookmarkEnd w:id="6"/>
    </w:p>
    <w:p w:rsidR="00E75ACC" w:rsidRPr="00CA0D5D" w:rsidRDefault="00E75ACC" w:rsidP="00E75ACC">
      <w:pPr>
        <w:spacing w:after="0" w:line="240" w:lineRule="auto"/>
        <w:ind w:left="720" w:hanging="720"/>
        <w:rPr>
          <w:rFonts w:ascii="Calibri" w:hAnsi="Calibri"/>
          <w:noProof/>
          <w:sz w:val="20"/>
        </w:rPr>
      </w:pPr>
      <w:bookmarkStart w:id="7" w:name="_ENREF_8"/>
      <w:r w:rsidRPr="00CA0D5D">
        <w:rPr>
          <w:rFonts w:ascii="Calibri" w:hAnsi="Calibri"/>
          <w:noProof/>
          <w:sz w:val="20"/>
        </w:rPr>
        <w:t>8. Tujula NA, Crocetti GR, Burke C, Thomas T, Holmstrom C, et al. (2010) Variability and abundance of the epiphytic bacterial community associated with a green marine Ulvacean alga. ISME J 4: 301-311.</w:t>
      </w:r>
      <w:bookmarkEnd w:id="7"/>
    </w:p>
    <w:p w:rsidR="00E75ACC" w:rsidRPr="00CA0D5D" w:rsidRDefault="00E75ACC" w:rsidP="00E75ACC">
      <w:pPr>
        <w:spacing w:after="0" w:line="240" w:lineRule="auto"/>
        <w:ind w:left="720" w:hanging="720"/>
        <w:rPr>
          <w:rFonts w:ascii="Calibri" w:hAnsi="Calibri"/>
          <w:noProof/>
          <w:sz w:val="20"/>
        </w:rPr>
      </w:pPr>
      <w:bookmarkStart w:id="8" w:name="_ENREF_9"/>
      <w:r w:rsidRPr="00CA0D5D">
        <w:rPr>
          <w:rFonts w:ascii="Calibri" w:hAnsi="Calibri"/>
          <w:noProof/>
          <w:sz w:val="20"/>
        </w:rPr>
        <w:t>9. Lachnit T, Meske D, Wahl M, Harder T, Schmitz R (2011) Epibacterial community patterns on marine macroalgae are host-specific but temporally variable. Environ Microbiol 13: 655-665.</w:t>
      </w:r>
      <w:bookmarkEnd w:id="8"/>
    </w:p>
    <w:p w:rsidR="00E75ACC" w:rsidRPr="00CA0D5D" w:rsidRDefault="00E75ACC" w:rsidP="00E75ACC">
      <w:pPr>
        <w:spacing w:after="0" w:line="240" w:lineRule="auto"/>
        <w:ind w:left="720" w:hanging="720"/>
        <w:rPr>
          <w:rFonts w:ascii="Calibri" w:hAnsi="Calibri"/>
          <w:noProof/>
          <w:sz w:val="20"/>
        </w:rPr>
      </w:pPr>
      <w:bookmarkStart w:id="9" w:name="_ENREF_10"/>
      <w:r w:rsidRPr="00CA0D5D">
        <w:rPr>
          <w:rFonts w:ascii="Calibri" w:hAnsi="Calibri"/>
          <w:noProof/>
          <w:sz w:val="20"/>
        </w:rPr>
        <w:t xml:space="preserve">10. Seibold A, Wichels A, Schütt C (2001) Diversity of endocytic bacteria in the dinoflagellate </w:t>
      </w:r>
      <w:r w:rsidRPr="00CA0D5D">
        <w:rPr>
          <w:rFonts w:ascii="Calibri" w:hAnsi="Calibri"/>
          <w:i/>
          <w:noProof/>
          <w:sz w:val="20"/>
        </w:rPr>
        <w:t>Noctiluca scintillans</w:t>
      </w:r>
      <w:r w:rsidRPr="00CA0D5D">
        <w:rPr>
          <w:rFonts w:ascii="Calibri" w:hAnsi="Calibri"/>
          <w:noProof/>
          <w:sz w:val="20"/>
        </w:rPr>
        <w:t>. Aquat Microb Ecol 25: 229-235.</w:t>
      </w:r>
      <w:bookmarkEnd w:id="9"/>
    </w:p>
    <w:p w:rsidR="00E75ACC" w:rsidRPr="00CA0D5D" w:rsidRDefault="00E75ACC" w:rsidP="00E75ACC">
      <w:pPr>
        <w:spacing w:line="240" w:lineRule="auto"/>
        <w:ind w:left="720" w:hanging="720"/>
        <w:rPr>
          <w:rFonts w:ascii="Calibri" w:hAnsi="Calibri"/>
          <w:noProof/>
          <w:sz w:val="20"/>
        </w:rPr>
      </w:pPr>
      <w:bookmarkStart w:id="10" w:name="_ENREF_11"/>
      <w:r w:rsidRPr="00CA0D5D">
        <w:rPr>
          <w:rFonts w:ascii="Calibri" w:hAnsi="Calibri"/>
          <w:noProof/>
          <w:sz w:val="20"/>
        </w:rPr>
        <w:t xml:space="preserve">11. Olapade OA, Depas MM, Jensen ET, McLellan SL (2006) Microbial communities and fecal indicator bacteria associated with </w:t>
      </w:r>
      <w:r w:rsidRPr="00CA0D5D">
        <w:rPr>
          <w:rFonts w:ascii="Calibri" w:hAnsi="Calibri"/>
          <w:i/>
          <w:noProof/>
          <w:sz w:val="20"/>
        </w:rPr>
        <w:t xml:space="preserve">Cladophora </w:t>
      </w:r>
      <w:r w:rsidRPr="00CA0D5D">
        <w:rPr>
          <w:rFonts w:ascii="Calibri" w:hAnsi="Calibri"/>
          <w:noProof/>
          <w:sz w:val="20"/>
        </w:rPr>
        <w:t>mats on beach sites along Lake Michigan shores. Appl Environ Microbiol 72: 1932-1938.</w:t>
      </w:r>
      <w:bookmarkEnd w:id="10"/>
    </w:p>
    <w:p w:rsidR="00E75ACC" w:rsidRDefault="00E75ACC" w:rsidP="00E75ACC">
      <w:pPr>
        <w:spacing w:line="240" w:lineRule="auto"/>
        <w:rPr>
          <w:rFonts w:ascii="Calibri" w:hAnsi="Calibri"/>
          <w:noProof/>
        </w:rPr>
      </w:pPr>
    </w:p>
    <w:p w:rsidR="00630EED" w:rsidRDefault="00E75FAB">
      <w:r>
        <w:fldChar w:fldCharType="end"/>
      </w:r>
    </w:p>
    <w:sectPr w:rsidR="00630EED" w:rsidSect="00ED63D7">
      <w:pgSz w:w="15840" w:h="12240" w:orient="landscape" w:code="1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O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a25a0tt4fxes4ev5r8pzxrntrdref0f5vez&quot;&gt;My EndNote Library&lt;record-ids&gt;&lt;item&gt;3&lt;/item&gt;&lt;item&gt;5&lt;/item&gt;&lt;item&gt;8&lt;/item&gt;&lt;item&gt;49&lt;/item&gt;&lt;item&gt;50&lt;/item&gt;&lt;item&gt;56&lt;/item&gt;&lt;item&gt;60&lt;/item&gt;&lt;item&gt;193&lt;/item&gt;&lt;item&gt;202&lt;/item&gt;&lt;item&gt;207&lt;/item&gt;&lt;item&gt;208&lt;/item&gt;&lt;/record-ids&gt;&lt;/item&gt;&lt;/Libraries&gt;"/>
  </w:docVars>
  <w:rsids>
    <w:rsidRoot w:val="00C62A10"/>
    <w:rsid w:val="00093D65"/>
    <w:rsid w:val="0012659E"/>
    <w:rsid w:val="00223077"/>
    <w:rsid w:val="00246338"/>
    <w:rsid w:val="0068170C"/>
    <w:rsid w:val="00AF4B16"/>
    <w:rsid w:val="00C62A10"/>
    <w:rsid w:val="00C925E0"/>
    <w:rsid w:val="00CA0D5D"/>
    <w:rsid w:val="00E61854"/>
    <w:rsid w:val="00E75ACC"/>
    <w:rsid w:val="00E75FAB"/>
    <w:rsid w:val="00ED63D7"/>
    <w:rsid w:val="00F15A2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62A1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62A10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75ACC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</Pages>
  <Words>2482</Words>
  <Characters>14152</Characters>
  <Application>Microsoft Office Word</Application>
  <DocSecurity>0</DocSecurity>
  <Lines>117</Lines>
  <Paragraphs>33</Paragraphs>
  <ScaleCrop>false</ScaleCrop>
  <Company/>
  <LinksUpToDate>false</LinksUpToDate>
  <CharactersWithSpaces>1660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hollant</dc:creator>
  <cp:keywords/>
  <dc:description/>
  <cp:lastModifiedBy>jhollant</cp:lastModifiedBy>
  <cp:revision>4</cp:revision>
  <dcterms:created xsi:type="dcterms:W3CDTF">2011-03-17T22:14:00Z</dcterms:created>
  <dcterms:modified xsi:type="dcterms:W3CDTF">2011-08-22T13:26:00Z</dcterms:modified>
</cp:coreProperties>
</file>